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F11F8C" w14:textId="1C668D8E" w:rsidR="00517CD5" w:rsidRPr="00035319" w:rsidRDefault="00734892" w:rsidP="00734892">
      <w:pPr>
        <w:pStyle w:val="Balk1"/>
        <w:spacing w:before="240"/>
        <w:ind w:firstLine="0"/>
        <w:jc w:val="center"/>
      </w:pPr>
      <w:r>
        <w:t>Türkçe Başlık</w:t>
      </w:r>
    </w:p>
    <w:p w14:paraId="53C140A0" w14:textId="7352766B" w:rsidR="00711609" w:rsidRDefault="00734892" w:rsidP="00035319">
      <w:pPr>
        <w:spacing w:before="24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5DF0AFA5" w14:textId="77777777" w:rsidR="00BB39F5" w:rsidRPr="0076079F" w:rsidRDefault="00BB39F5" w:rsidP="00BB39F5">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20F496A" w14:textId="77777777" w:rsidR="00BB39F5" w:rsidRDefault="00BB39F5" w:rsidP="00BB39F5">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70C1ABCE" w14:textId="131B4197" w:rsidR="00723A7E" w:rsidRPr="0076079F" w:rsidRDefault="00734892" w:rsidP="00035319">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00723A7E"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00723A7E"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00723A7E" w:rsidRPr="0076079F">
        <w:rPr>
          <w:rFonts w:ascii="Gentium Plus" w:hAnsi="Gentium Plus" w:cs="Gentium Plus"/>
          <w:color w:val="000000"/>
          <w:spacing w:val="-2"/>
          <w:sz w:val="16"/>
          <w:szCs w:val="16"/>
        </w:rPr>
        <w:t xml:space="preserve"> Ana</w:t>
      </w:r>
      <w:r w:rsidR="00E56F13">
        <w:rPr>
          <w:rFonts w:ascii="Gentium Plus" w:hAnsi="Gentium Plus" w:cs="Gentium Plus"/>
          <w:color w:val="000000"/>
          <w:spacing w:val="-2"/>
          <w:sz w:val="16"/>
          <w:szCs w:val="16"/>
        </w:rPr>
        <w:t>b</w:t>
      </w:r>
      <w:r w:rsidR="00723A7E"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00723A7E" w:rsidRPr="0076079F">
        <w:rPr>
          <w:rFonts w:ascii="Gentium Plus" w:hAnsi="Gentium Plus" w:cs="Gentium Plus"/>
          <w:color w:val="000000"/>
          <w:spacing w:val="-2"/>
          <w:sz w:val="16"/>
          <w:szCs w:val="16"/>
        </w:rPr>
        <w:t>, Türkiye</w:t>
      </w:r>
    </w:p>
    <w:p w14:paraId="58A4FDF2" w14:textId="30022F60" w:rsidR="00723A7E" w:rsidRPr="0076079F" w:rsidRDefault="00723A7E" w:rsidP="00723A7E">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sidR="00734892">
        <w:rPr>
          <w:rFonts w:ascii="Gentium Plus" w:hAnsi="Gentium Plus" w:cs="Gentium Plus"/>
          <w:sz w:val="16"/>
          <w:szCs w:val="16"/>
        </w:rPr>
        <w:t>xxxxxxxxx</w:t>
      </w:r>
      <w:proofErr w:type="spellEnd"/>
    </w:p>
    <w:p w14:paraId="19F36E45" w14:textId="27E76CE9" w:rsidR="00711609" w:rsidRPr="00035319" w:rsidRDefault="00734892" w:rsidP="00723A7E">
      <w:pPr>
        <w:spacing w:before="12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068D2034" w14:textId="77777777" w:rsidR="00BB39F5" w:rsidRPr="0076079F" w:rsidRDefault="00BB39F5" w:rsidP="00BB39F5">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6F190C9B" w14:textId="77777777" w:rsidR="00BB39F5" w:rsidRDefault="00BB39F5" w:rsidP="00BB39F5">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2F058C79" w14:textId="77777777" w:rsidR="00BB39F5" w:rsidRPr="0076079F" w:rsidRDefault="00BB39F5" w:rsidP="00BB39F5">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Ana</w:t>
      </w:r>
      <w:r>
        <w:rPr>
          <w:rFonts w:ascii="Gentium Plus" w:hAnsi="Gentium Plus" w:cs="Gentium Plus"/>
          <w:color w:val="000000"/>
          <w:spacing w:val="-2"/>
          <w:sz w:val="16"/>
          <w:szCs w:val="16"/>
        </w:rPr>
        <w:t>b</w:t>
      </w:r>
      <w:r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Pr="0076079F">
        <w:rPr>
          <w:rFonts w:ascii="Gentium Plus" w:hAnsi="Gentium Plus" w:cs="Gentium Plus"/>
          <w:color w:val="000000"/>
          <w:spacing w:val="-2"/>
          <w:sz w:val="16"/>
          <w:szCs w:val="16"/>
        </w:rPr>
        <w:t>, Türkiye</w:t>
      </w:r>
    </w:p>
    <w:p w14:paraId="02EAC2AC" w14:textId="77777777" w:rsidR="00BB39F5" w:rsidRPr="0076079F" w:rsidRDefault="00BB39F5" w:rsidP="00BB39F5">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0B9CB77A" w14:textId="77777777" w:rsidR="007703E5" w:rsidRDefault="007703E5" w:rsidP="00A97B8B">
      <w:pPr>
        <w:pStyle w:val="Balk1"/>
        <w:ind w:firstLine="0"/>
      </w:pPr>
      <w:r w:rsidRPr="00496269">
        <w:t>Öz</w:t>
      </w:r>
    </w:p>
    <w:p w14:paraId="56E868C6" w14:textId="77777777" w:rsidR="00BB39F5" w:rsidRPr="00BB39F5" w:rsidRDefault="00BB39F5" w:rsidP="00BB39F5">
      <w:pPr>
        <w:spacing w:after="0" w:line="216" w:lineRule="auto"/>
        <w:jc w:val="both"/>
        <w:rPr>
          <w:rFonts w:ascii="Gentium Plus" w:hAnsi="Gentium Plus" w:cs="Gentium Plus"/>
          <w:color w:val="FF0000"/>
          <w:spacing w:val="-2"/>
          <w:sz w:val="19"/>
          <w:szCs w:val="19"/>
        </w:rPr>
      </w:pPr>
      <w:r w:rsidRPr="00BB39F5">
        <w:rPr>
          <w:rFonts w:ascii="Gentium Plus" w:hAnsi="Gentium Plus" w:cs="Gentium Plus"/>
          <w:b/>
          <w:bCs/>
          <w:color w:val="FF0000"/>
          <w:spacing w:val="-2"/>
          <w:sz w:val="19"/>
          <w:szCs w:val="19"/>
        </w:rPr>
        <w:t>Uzunluk:</w:t>
      </w:r>
      <w:r w:rsidRPr="00BB39F5">
        <w:rPr>
          <w:rFonts w:ascii="Gentium Plus" w:hAnsi="Gentium Plus" w:cs="Gentium Plus"/>
          <w:color w:val="FF0000"/>
          <w:spacing w:val="-2"/>
          <w:sz w:val="19"/>
          <w:szCs w:val="19"/>
        </w:rPr>
        <w:t xml:space="preserve"> 250–400 kelime olmalıdır.</w:t>
      </w:r>
    </w:p>
    <w:p w14:paraId="2D08520B" w14:textId="77777777" w:rsidR="00BB39F5" w:rsidRPr="00BB39F5" w:rsidRDefault="00BB39F5" w:rsidP="00BB39F5">
      <w:pPr>
        <w:spacing w:after="0" w:line="216" w:lineRule="auto"/>
        <w:jc w:val="both"/>
        <w:rPr>
          <w:rFonts w:ascii="Gentium Plus" w:hAnsi="Gentium Plus" w:cs="Gentium Plus"/>
          <w:color w:val="FF0000"/>
          <w:spacing w:val="-2"/>
          <w:sz w:val="19"/>
          <w:szCs w:val="19"/>
        </w:rPr>
      </w:pPr>
      <w:r w:rsidRPr="00BB39F5">
        <w:rPr>
          <w:rFonts w:ascii="Gentium Plus" w:hAnsi="Gentium Plus" w:cs="Gentium Plus"/>
          <w:b/>
          <w:bCs/>
          <w:color w:val="FF0000"/>
          <w:spacing w:val="-2"/>
          <w:sz w:val="19"/>
          <w:szCs w:val="19"/>
        </w:rPr>
        <w:t>Amaç:</w:t>
      </w:r>
      <w:r w:rsidRPr="00BB39F5">
        <w:rPr>
          <w:rFonts w:ascii="Gentium Plus" w:hAnsi="Gentium Plus" w:cs="Gentium Plus"/>
          <w:color w:val="FF0000"/>
          <w:spacing w:val="-2"/>
          <w:sz w:val="19"/>
          <w:szCs w:val="19"/>
        </w:rPr>
        <w:t xml:space="preserve"> Araştırmanın problemi, amacı ve önemi belirtilmelidir.</w:t>
      </w:r>
    </w:p>
    <w:p w14:paraId="334028DE" w14:textId="77777777" w:rsidR="00BB39F5" w:rsidRPr="00BB39F5" w:rsidRDefault="00BB39F5" w:rsidP="00BB39F5">
      <w:pPr>
        <w:spacing w:after="0" w:line="216" w:lineRule="auto"/>
        <w:jc w:val="both"/>
        <w:rPr>
          <w:rFonts w:ascii="Gentium Plus" w:hAnsi="Gentium Plus" w:cs="Gentium Plus"/>
          <w:color w:val="FF0000"/>
          <w:spacing w:val="-2"/>
          <w:sz w:val="19"/>
          <w:szCs w:val="19"/>
        </w:rPr>
      </w:pPr>
      <w:r w:rsidRPr="00BB39F5">
        <w:rPr>
          <w:rFonts w:ascii="Gentium Plus" w:hAnsi="Gentium Plus" w:cs="Gentium Plus"/>
          <w:b/>
          <w:bCs/>
          <w:color w:val="FF0000"/>
          <w:spacing w:val="-2"/>
          <w:sz w:val="19"/>
          <w:szCs w:val="19"/>
        </w:rPr>
        <w:t>Yöntem:</w:t>
      </w:r>
      <w:r w:rsidRPr="00BB39F5">
        <w:rPr>
          <w:rFonts w:ascii="Gentium Plus" w:hAnsi="Gentium Plus" w:cs="Gentium Plus"/>
          <w:color w:val="FF0000"/>
          <w:spacing w:val="-2"/>
          <w:sz w:val="19"/>
          <w:szCs w:val="19"/>
        </w:rPr>
        <w:t xml:space="preserve"> Kullanılan yöntem belirtilmelidir:</w:t>
      </w:r>
    </w:p>
    <w:p w14:paraId="3F6CA151" w14:textId="77777777" w:rsidR="00BB39F5" w:rsidRPr="00BB39F5" w:rsidRDefault="00BB39F5" w:rsidP="00BB39F5">
      <w:pPr>
        <w:spacing w:after="0" w:line="216" w:lineRule="auto"/>
        <w:ind w:left="708"/>
        <w:jc w:val="both"/>
        <w:rPr>
          <w:rFonts w:ascii="Gentium Plus" w:hAnsi="Gentium Plus" w:cs="Gentium Plus"/>
          <w:color w:val="FF0000"/>
          <w:spacing w:val="-2"/>
          <w:sz w:val="19"/>
          <w:szCs w:val="19"/>
        </w:rPr>
      </w:pPr>
      <w:r w:rsidRPr="00BB39F5">
        <w:rPr>
          <w:rFonts w:ascii="Gentium Plus" w:hAnsi="Gentium Plus" w:cs="Gentium Plus"/>
          <w:color w:val="FF0000"/>
          <w:spacing w:val="-2"/>
          <w:sz w:val="19"/>
          <w:szCs w:val="19"/>
        </w:rPr>
        <w:t>Nicel araştırma ise evren/örneklem, veri toplama araçları (ölçek, anket vb.), istatistiksel analizler.</w:t>
      </w:r>
    </w:p>
    <w:p w14:paraId="45758401" w14:textId="77777777" w:rsidR="00BB39F5" w:rsidRPr="00BB39F5" w:rsidRDefault="00BB39F5" w:rsidP="00BB39F5">
      <w:pPr>
        <w:spacing w:after="0" w:line="216" w:lineRule="auto"/>
        <w:ind w:left="708"/>
        <w:jc w:val="both"/>
        <w:rPr>
          <w:rFonts w:ascii="Gentium Plus" w:hAnsi="Gentium Plus" w:cs="Gentium Plus"/>
          <w:color w:val="FF0000"/>
          <w:spacing w:val="-2"/>
          <w:sz w:val="19"/>
          <w:szCs w:val="19"/>
        </w:rPr>
      </w:pPr>
      <w:r w:rsidRPr="00BB39F5">
        <w:rPr>
          <w:rFonts w:ascii="Gentium Plus" w:hAnsi="Gentium Plus" w:cs="Gentium Plus"/>
          <w:color w:val="FF0000"/>
          <w:spacing w:val="-2"/>
          <w:sz w:val="19"/>
          <w:szCs w:val="19"/>
        </w:rPr>
        <w:t xml:space="preserve">Nitel araştırma ise katılımcılar veya incelenen </w:t>
      </w:r>
      <w:proofErr w:type="gramStart"/>
      <w:r w:rsidRPr="00BB39F5">
        <w:rPr>
          <w:rFonts w:ascii="Gentium Plus" w:hAnsi="Gentium Plus" w:cs="Gentium Plus"/>
          <w:color w:val="FF0000"/>
          <w:spacing w:val="-2"/>
          <w:sz w:val="19"/>
          <w:szCs w:val="19"/>
        </w:rPr>
        <w:t>doküman</w:t>
      </w:r>
      <w:proofErr w:type="gramEnd"/>
      <w:r w:rsidRPr="00BB39F5">
        <w:rPr>
          <w:rFonts w:ascii="Gentium Plus" w:hAnsi="Gentium Plus" w:cs="Gentium Plus"/>
          <w:color w:val="FF0000"/>
          <w:spacing w:val="-2"/>
          <w:sz w:val="19"/>
          <w:szCs w:val="19"/>
        </w:rPr>
        <w:t>/metinler, veri toplama süreci, içerik/betimsel/kavramsal analiz teknikleri.</w:t>
      </w:r>
    </w:p>
    <w:p w14:paraId="48560390" w14:textId="77777777" w:rsidR="00BB39F5" w:rsidRPr="00BB39F5" w:rsidRDefault="00BB39F5" w:rsidP="00BB39F5">
      <w:pPr>
        <w:spacing w:after="0" w:line="216" w:lineRule="auto"/>
        <w:ind w:left="708"/>
        <w:jc w:val="both"/>
        <w:rPr>
          <w:rFonts w:ascii="Gentium Plus" w:hAnsi="Gentium Plus" w:cs="Gentium Plus"/>
          <w:color w:val="FF0000"/>
          <w:spacing w:val="-2"/>
          <w:sz w:val="19"/>
          <w:szCs w:val="19"/>
        </w:rPr>
      </w:pPr>
      <w:r w:rsidRPr="00BB39F5">
        <w:rPr>
          <w:rFonts w:ascii="Gentium Plus" w:hAnsi="Gentium Plus" w:cs="Gentium Plus"/>
          <w:color w:val="FF0000"/>
          <w:spacing w:val="-2"/>
          <w:sz w:val="19"/>
          <w:szCs w:val="19"/>
        </w:rPr>
        <w:t>Karma araştırma ise karma desen türü (açıklayıcı, keşfedici, eşzamanlı), nicel ve nitel aşamaların entegrasyonu.</w:t>
      </w:r>
    </w:p>
    <w:p w14:paraId="26D3860D" w14:textId="77777777" w:rsidR="00BB39F5" w:rsidRPr="00BB39F5" w:rsidRDefault="00BB39F5" w:rsidP="00BB39F5">
      <w:pPr>
        <w:spacing w:after="0" w:line="216" w:lineRule="auto"/>
        <w:jc w:val="both"/>
        <w:rPr>
          <w:rFonts w:ascii="Gentium Plus" w:hAnsi="Gentium Plus" w:cs="Gentium Plus"/>
          <w:color w:val="FF0000"/>
          <w:spacing w:val="-2"/>
          <w:sz w:val="19"/>
          <w:szCs w:val="19"/>
        </w:rPr>
      </w:pPr>
      <w:r w:rsidRPr="00BB39F5">
        <w:rPr>
          <w:rFonts w:ascii="Gentium Plus" w:hAnsi="Gentium Plus" w:cs="Gentium Plus"/>
          <w:b/>
          <w:bCs/>
          <w:color w:val="FF0000"/>
          <w:spacing w:val="-2"/>
          <w:sz w:val="19"/>
          <w:szCs w:val="19"/>
        </w:rPr>
        <w:t>Bulgular:</w:t>
      </w:r>
      <w:r w:rsidRPr="00BB39F5">
        <w:rPr>
          <w:rFonts w:ascii="Gentium Plus" w:hAnsi="Gentium Plus" w:cs="Gentium Plus"/>
          <w:color w:val="FF0000"/>
          <w:spacing w:val="-2"/>
          <w:sz w:val="19"/>
          <w:szCs w:val="19"/>
        </w:rPr>
        <w:t xml:space="preserve"> Çalışmanın en önemli sonuçları belirtilmelidir.</w:t>
      </w:r>
    </w:p>
    <w:p w14:paraId="1BCA794A" w14:textId="77777777" w:rsidR="00BB39F5" w:rsidRPr="00BB39F5" w:rsidRDefault="00BB39F5" w:rsidP="00BB39F5">
      <w:pPr>
        <w:spacing w:after="0" w:line="216" w:lineRule="auto"/>
        <w:ind w:left="708"/>
        <w:jc w:val="both"/>
        <w:rPr>
          <w:rFonts w:ascii="Gentium Plus" w:hAnsi="Gentium Plus" w:cs="Gentium Plus"/>
          <w:color w:val="FF0000"/>
          <w:spacing w:val="-2"/>
          <w:sz w:val="19"/>
          <w:szCs w:val="19"/>
        </w:rPr>
      </w:pPr>
      <w:r w:rsidRPr="00BB39F5">
        <w:rPr>
          <w:rFonts w:ascii="Gentium Plus" w:hAnsi="Gentium Plus" w:cs="Gentium Plus"/>
          <w:color w:val="FF0000"/>
          <w:spacing w:val="-2"/>
          <w:sz w:val="19"/>
          <w:szCs w:val="19"/>
        </w:rPr>
        <w:t>Nicel araştırma ise istatistiksel bulgular, anlamlılık düzeyleri.</w:t>
      </w:r>
    </w:p>
    <w:p w14:paraId="419BDA2F" w14:textId="77777777" w:rsidR="00BB39F5" w:rsidRPr="00BB39F5" w:rsidRDefault="00BB39F5" w:rsidP="00BB39F5">
      <w:pPr>
        <w:spacing w:after="0" w:line="216" w:lineRule="auto"/>
        <w:ind w:left="708"/>
        <w:jc w:val="both"/>
        <w:rPr>
          <w:rFonts w:ascii="Gentium Plus" w:hAnsi="Gentium Plus" w:cs="Gentium Plus"/>
          <w:color w:val="FF0000"/>
          <w:spacing w:val="-2"/>
          <w:sz w:val="19"/>
          <w:szCs w:val="19"/>
        </w:rPr>
      </w:pPr>
      <w:r w:rsidRPr="00BB39F5">
        <w:rPr>
          <w:rFonts w:ascii="Gentium Plus" w:hAnsi="Gentium Plus" w:cs="Gentium Plus"/>
          <w:color w:val="FF0000"/>
          <w:spacing w:val="-2"/>
          <w:sz w:val="19"/>
          <w:szCs w:val="19"/>
        </w:rPr>
        <w:t>Nitel araştırma ise temalar, kategoriler, doğrudan ifadeler.</w:t>
      </w:r>
    </w:p>
    <w:p w14:paraId="130E0FCC" w14:textId="77777777" w:rsidR="00BB39F5" w:rsidRPr="00BB39F5" w:rsidRDefault="00BB39F5" w:rsidP="00BB39F5">
      <w:pPr>
        <w:spacing w:after="0" w:line="216" w:lineRule="auto"/>
        <w:ind w:left="708"/>
        <w:jc w:val="both"/>
        <w:rPr>
          <w:rFonts w:ascii="Gentium Plus" w:hAnsi="Gentium Plus" w:cs="Gentium Plus"/>
          <w:color w:val="FF0000"/>
          <w:spacing w:val="-2"/>
          <w:sz w:val="19"/>
          <w:szCs w:val="19"/>
        </w:rPr>
      </w:pPr>
      <w:r w:rsidRPr="00BB39F5">
        <w:rPr>
          <w:rFonts w:ascii="Gentium Plus" w:hAnsi="Gentium Plus" w:cs="Gentium Plus"/>
          <w:color w:val="FF0000"/>
          <w:spacing w:val="-2"/>
          <w:sz w:val="19"/>
          <w:szCs w:val="19"/>
        </w:rPr>
        <w:t>Karma araştırma ise nicel bulguların nitel temalarla desteklendiği bütünleşik tablo.</w:t>
      </w:r>
    </w:p>
    <w:p w14:paraId="1D80CCF8" w14:textId="77777777" w:rsidR="00BB39F5" w:rsidRPr="00BB39F5" w:rsidRDefault="00BB39F5" w:rsidP="00BB39F5">
      <w:pPr>
        <w:spacing w:after="0" w:line="216" w:lineRule="auto"/>
        <w:jc w:val="both"/>
        <w:rPr>
          <w:rFonts w:ascii="Gentium Plus" w:hAnsi="Gentium Plus" w:cs="Gentium Plus"/>
          <w:color w:val="FF0000"/>
          <w:spacing w:val="-2"/>
          <w:sz w:val="19"/>
          <w:szCs w:val="19"/>
        </w:rPr>
      </w:pPr>
      <w:r w:rsidRPr="00BB39F5">
        <w:rPr>
          <w:rFonts w:ascii="Gentium Plus" w:hAnsi="Gentium Plus" w:cs="Gentium Plus"/>
          <w:b/>
          <w:bCs/>
          <w:color w:val="FF0000"/>
          <w:spacing w:val="-2"/>
          <w:sz w:val="19"/>
          <w:szCs w:val="19"/>
        </w:rPr>
        <w:t>Sonuç</w:t>
      </w:r>
      <w:r w:rsidRPr="00BB39F5">
        <w:rPr>
          <w:rFonts w:ascii="Gentium Plus" w:hAnsi="Gentium Plus" w:cs="Gentium Plus"/>
          <w:color w:val="FF0000"/>
          <w:spacing w:val="-2"/>
          <w:sz w:val="19"/>
          <w:szCs w:val="19"/>
        </w:rPr>
        <w:t>: Araştırmanın katkısı, özgün yönleri, teorik/uygulamalı çıkarımları ve önerileri verilmelidir. Araştırmanın güncel literatür, çağdaş tartışmalar veya günümüz sorunlarıyla bağlantısı kurulmalı ve gelecek araştırmalar için yönlendirici öneriler eklenmelidir.</w:t>
      </w:r>
    </w:p>
    <w:p w14:paraId="1A3DA8DD" w14:textId="1909B2E5" w:rsidR="00BB39F5" w:rsidRDefault="00BB39F5" w:rsidP="00035319">
      <w:pPr>
        <w:spacing w:after="0" w:line="216" w:lineRule="auto"/>
        <w:jc w:val="both"/>
        <w:rPr>
          <w:rFonts w:ascii="Gentium Plus" w:hAnsi="Gentium Plus" w:cs="Gentium Plus"/>
          <w:color w:val="000000" w:themeColor="text1"/>
          <w:spacing w:val="-2"/>
          <w:sz w:val="19"/>
          <w:szCs w:val="19"/>
        </w:rPr>
      </w:pPr>
      <w:r w:rsidRPr="00BB39F5">
        <w:rPr>
          <w:rFonts w:ascii="Gentium Plus" w:hAnsi="Gentium Plus" w:cs="Gentium Plus"/>
          <w:b/>
          <w:bCs/>
          <w:color w:val="000000" w:themeColor="text1"/>
          <w:spacing w:val="-2"/>
          <w:sz w:val="19"/>
          <w:szCs w:val="19"/>
        </w:rPr>
        <w:t>Amaç:</w:t>
      </w:r>
      <w:r w:rsidRPr="00BB39F5">
        <w:rPr>
          <w:rFonts w:ascii="Gentium Plus" w:hAnsi="Gentium Plus" w:cs="Gentium Plus"/>
          <w:color w:val="000000" w:themeColor="text1"/>
          <w:spacing w:val="-2"/>
          <w:sz w:val="19"/>
          <w:szCs w:val="19"/>
        </w:rPr>
        <w:t xml:space="preserve"> </w:t>
      </w:r>
      <w:proofErr w:type="spellStart"/>
      <w:r>
        <w:rPr>
          <w:rFonts w:ascii="Gentium Plus" w:hAnsi="Gentium Plus" w:cs="Gentium Plus"/>
          <w:color w:val="000000" w:themeColor="text1"/>
          <w:spacing w:val="-2"/>
          <w:sz w:val="19"/>
          <w:szCs w:val="19"/>
        </w:rPr>
        <w:t>X</w:t>
      </w:r>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734892">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Pr>
          <w:rFonts w:ascii="Gentium Plus" w:hAnsi="Gentium Plus" w:cs="Gentium Plus"/>
          <w:color w:val="000000" w:themeColor="text1"/>
          <w:spacing w:val="-2"/>
          <w:sz w:val="19"/>
          <w:szCs w:val="19"/>
        </w:rPr>
        <w:t>.</w:t>
      </w:r>
    </w:p>
    <w:p w14:paraId="4C18DEE3" w14:textId="45CA000F" w:rsidR="00BB39F5" w:rsidRDefault="00BB39F5" w:rsidP="00035319">
      <w:pPr>
        <w:spacing w:after="0" w:line="216" w:lineRule="auto"/>
        <w:jc w:val="both"/>
        <w:rPr>
          <w:rFonts w:ascii="Gentium Plus" w:hAnsi="Gentium Plus" w:cs="Gentium Plus"/>
          <w:color w:val="000000" w:themeColor="text1"/>
          <w:spacing w:val="-2"/>
          <w:sz w:val="19"/>
          <w:szCs w:val="19"/>
        </w:rPr>
      </w:pPr>
      <w:r w:rsidRPr="00BB39F5">
        <w:rPr>
          <w:rFonts w:ascii="Gentium Plus" w:hAnsi="Gentium Plus" w:cs="Gentium Plus"/>
          <w:b/>
          <w:bCs/>
          <w:color w:val="000000" w:themeColor="text1"/>
          <w:spacing w:val="-2"/>
          <w:sz w:val="19"/>
          <w:szCs w:val="19"/>
        </w:rPr>
        <w:t>Yöntem:</w:t>
      </w:r>
      <w:r w:rsidRPr="00BB39F5">
        <w:rPr>
          <w:rFonts w:ascii="Gentium Plus" w:hAnsi="Gentium Plus" w:cs="Gentium Plus"/>
          <w:color w:val="000000" w:themeColor="text1"/>
          <w:spacing w:val="-2"/>
          <w:sz w:val="19"/>
          <w:szCs w:val="19"/>
        </w:rPr>
        <w:t xml:space="preserve"> </w:t>
      </w:r>
      <w:proofErr w:type="spellStart"/>
      <w:r>
        <w:rPr>
          <w:rFonts w:ascii="Gentium Plus" w:hAnsi="Gentium Plus" w:cs="Gentium Plus"/>
          <w:color w:val="000000" w:themeColor="text1"/>
          <w:spacing w:val="-2"/>
          <w:sz w:val="19"/>
          <w:szCs w:val="19"/>
        </w:rPr>
        <w:t>X</w:t>
      </w:r>
      <w:r w:rsidR="00734892" w:rsidRPr="005F0436">
        <w:rPr>
          <w:rFonts w:ascii="Gentium Plus" w:hAnsi="Gentium Plus" w:cs="Gentium Plus"/>
          <w:color w:val="000000" w:themeColor="text1"/>
          <w:spacing w:val="-2"/>
          <w:sz w:val="19"/>
          <w:szCs w:val="19"/>
        </w:rPr>
        <w:t>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734892">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sidR="00734892" w:rsidRPr="005F0436">
        <w:rPr>
          <w:rFonts w:ascii="Gentium Plus" w:hAnsi="Gentium Plus" w:cs="Gentium Plus"/>
          <w:color w:val="000000" w:themeColor="text1"/>
          <w:spacing w:val="-2"/>
          <w:sz w:val="19"/>
          <w:szCs w:val="19"/>
        </w:rPr>
        <w:t xml:space="preserve"> </w:t>
      </w:r>
      <w:proofErr w:type="spellStart"/>
      <w:r w:rsidR="00734892" w:rsidRPr="005F0436">
        <w:rPr>
          <w:rFonts w:ascii="Gentium Plus" w:hAnsi="Gentium Plus" w:cs="Gentium Plus"/>
          <w:color w:val="000000" w:themeColor="text1"/>
          <w:spacing w:val="-2"/>
          <w:sz w:val="19"/>
          <w:szCs w:val="19"/>
        </w:rPr>
        <w:t>xxxxx</w:t>
      </w:r>
      <w:proofErr w:type="spellEnd"/>
      <w:r>
        <w:rPr>
          <w:rFonts w:ascii="Gentium Plus" w:hAnsi="Gentium Plus" w:cs="Gentium Plus"/>
          <w:color w:val="000000" w:themeColor="text1"/>
          <w:spacing w:val="-2"/>
          <w:sz w:val="19"/>
          <w:szCs w:val="19"/>
        </w:rPr>
        <w:t>.</w:t>
      </w:r>
    </w:p>
    <w:p w14:paraId="681B9214" w14:textId="79153E98" w:rsidR="00BB39F5" w:rsidRDefault="00734892" w:rsidP="00035319">
      <w:pPr>
        <w:spacing w:after="0" w:line="216" w:lineRule="auto"/>
        <w:jc w:val="both"/>
        <w:rPr>
          <w:rFonts w:ascii="Gentium Plus" w:hAnsi="Gentium Plus" w:cs="Gentium Plus"/>
          <w:color w:val="000000" w:themeColor="text1"/>
          <w:spacing w:val="-2"/>
          <w:sz w:val="19"/>
          <w:szCs w:val="19"/>
        </w:rPr>
      </w:pPr>
      <w:r w:rsidRPr="00BB39F5">
        <w:rPr>
          <w:rFonts w:ascii="Gentium Plus" w:hAnsi="Gentium Plus" w:cs="Gentium Plus"/>
          <w:color w:val="000000" w:themeColor="text1"/>
          <w:spacing w:val="-2"/>
          <w:sz w:val="19"/>
          <w:szCs w:val="19"/>
        </w:rPr>
        <w:t xml:space="preserve"> </w:t>
      </w:r>
      <w:r w:rsidR="00BB39F5" w:rsidRPr="00BB39F5">
        <w:rPr>
          <w:rFonts w:ascii="Gentium Plus" w:hAnsi="Gentium Plus" w:cs="Gentium Plus"/>
          <w:b/>
          <w:bCs/>
          <w:color w:val="000000" w:themeColor="text1"/>
          <w:spacing w:val="-2"/>
          <w:sz w:val="19"/>
          <w:szCs w:val="19"/>
        </w:rPr>
        <w:t>Bulgular:</w:t>
      </w:r>
      <w:r w:rsidR="00BB39F5" w:rsidRPr="00BB39F5">
        <w:rPr>
          <w:rFonts w:ascii="Gentium Plus" w:hAnsi="Gentium Plus" w:cs="Gentium Plus"/>
          <w:color w:val="000000" w:themeColor="text1"/>
          <w:spacing w:val="-2"/>
          <w:sz w:val="19"/>
          <w:szCs w:val="19"/>
        </w:rPr>
        <w:t xml:space="preserve"> </w:t>
      </w:r>
      <w:proofErr w:type="spellStart"/>
      <w:r w:rsidR="00BB39F5">
        <w:rPr>
          <w:rFonts w:ascii="Gentium Plus" w:hAnsi="Gentium Plus" w:cs="Gentium Plus"/>
          <w:color w:val="000000" w:themeColor="text1"/>
          <w:spacing w:val="-2"/>
          <w:sz w:val="19"/>
          <w:szCs w:val="19"/>
        </w:rPr>
        <w:t>X</w:t>
      </w:r>
      <w:r w:rsidRPr="005F0436">
        <w:rPr>
          <w:rFonts w:ascii="Gentium Plus" w:hAnsi="Gentium Plus" w:cs="Gentium Plus"/>
          <w:color w:val="000000" w:themeColor="text1"/>
          <w:spacing w:val="-2"/>
          <w:sz w:val="19"/>
          <w:szCs w:val="19"/>
        </w:rPr>
        <w:t>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00BB39F5">
        <w:rPr>
          <w:rFonts w:ascii="Gentium Plus" w:hAnsi="Gentium Plus" w:cs="Gentium Plus"/>
          <w:color w:val="000000" w:themeColor="text1"/>
          <w:spacing w:val="-2"/>
          <w:sz w:val="19"/>
          <w:szCs w:val="19"/>
        </w:rPr>
        <w:t>.</w:t>
      </w:r>
    </w:p>
    <w:p w14:paraId="163787F5" w14:textId="52C32FC7" w:rsidR="007703E5" w:rsidRPr="00496269" w:rsidRDefault="00734892" w:rsidP="00035319">
      <w:pPr>
        <w:spacing w:after="0" w:line="216" w:lineRule="auto"/>
        <w:jc w:val="both"/>
        <w:rPr>
          <w:rFonts w:ascii="Gentium Plus" w:hAnsi="Gentium Plus" w:cs="Gentium Plus"/>
          <w:color w:val="000000" w:themeColor="text1"/>
          <w:spacing w:val="-2"/>
          <w:sz w:val="20"/>
          <w:szCs w:val="20"/>
        </w:rPr>
      </w:pPr>
      <w:r w:rsidRPr="005F0436">
        <w:rPr>
          <w:rFonts w:ascii="Gentium Plus" w:hAnsi="Gentium Plus" w:cs="Gentium Plus"/>
          <w:color w:val="000000" w:themeColor="text1"/>
          <w:spacing w:val="-2"/>
          <w:sz w:val="19"/>
          <w:szCs w:val="19"/>
        </w:rPr>
        <w:t xml:space="preserve"> </w:t>
      </w:r>
      <w:proofErr w:type="spellStart"/>
      <w:proofErr w:type="gramStart"/>
      <w:r w:rsidRPr="005F0436">
        <w:rPr>
          <w:rFonts w:ascii="Gentium Plus" w:hAnsi="Gentium Plus" w:cs="Gentium Plus"/>
          <w:color w:val="000000" w:themeColor="text1"/>
          <w:spacing w:val="-2"/>
          <w:sz w:val="19"/>
          <w:szCs w:val="19"/>
        </w:rPr>
        <w:t>xxxxx</w:t>
      </w:r>
      <w:proofErr w:type="spellEnd"/>
      <w:proofErr w:type="gram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r w:rsidR="00BB39F5" w:rsidRPr="00BB39F5">
        <w:rPr>
          <w:rFonts w:ascii="Gentium Plus" w:hAnsi="Gentium Plus" w:cs="Gentium Plus"/>
          <w:b/>
          <w:bCs/>
          <w:color w:val="000000" w:themeColor="text1"/>
          <w:spacing w:val="-2"/>
          <w:sz w:val="19"/>
          <w:szCs w:val="19"/>
        </w:rPr>
        <w:t>Sonuç</w:t>
      </w:r>
      <w:r w:rsidR="00BB39F5" w:rsidRPr="00BB39F5">
        <w:rPr>
          <w:rFonts w:ascii="Gentium Plus" w:hAnsi="Gentium Plus" w:cs="Gentium Plus"/>
          <w:color w:val="000000" w:themeColor="text1"/>
          <w:spacing w:val="-2"/>
          <w:sz w:val="19"/>
          <w:szCs w:val="19"/>
        </w:rPr>
        <w:t xml:space="preserve">: </w:t>
      </w:r>
      <w:proofErr w:type="spellStart"/>
      <w:r w:rsidR="00BB39F5">
        <w:rPr>
          <w:rFonts w:ascii="Gentium Plus" w:hAnsi="Gentium Plus" w:cs="Gentium Plus"/>
          <w:color w:val="000000" w:themeColor="text1"/>
          <w:spacing w:val="-2"/>
          <w:sz w:val="19"/>
          <w:szCs w:val="19"/>
        </w:rPr>
        <w:t>X</w:t>
      </w:r>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lastRenderedPageBreak/>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007703E5" w:rsidRPr="00496269">
        <w:rPr>
          <w:rFonts w:ascii="Gentium Plus" w:hAnsi="Gentium Plus" w:cs="Gentium Plus"/>
          <w:color w:val="000000" w:themeColor="text1"/>
          <w:spacing w:val="-2"/>
          <w:sz w:val="20"/>
          <w:szCs w:val="20"/>
        </w:rPr>
        <w:t>.</w:t>
      </w:r>
    </w:p>
    <w:p w14:paraId="6B67842A" w14:textId="77777777" w:rsidR="007703E5" w:rsidRDefault="007703E5" w:rsidP="00A97B8B">
      <w:pPr>
        <w:pStyle w:val="Balk1"/>
        <w:ind w:firstLine="0"/>
      </w:pPr>
      <w:r w:rsidRPr="00496269">
        <w:t xml:space="preserve">Anahtar Kelimeler </w:t>
      </w:r>
    </w:p>
    <w:p w14:paraId="61F63D45" w14:textId="77777777" w:rsidR="00734892" w:rsidRPr="009B179D" w:rsidRDefault="00734892" w:rsidP="00734892">
      <w:pPr>
        <w:widowControl w:val="0"/>
        <w:spacing w:after="0" w:line="240" w:lineRule="auto"/>
        <w:jc w:val="both"/>
        <w:rPr>
          <w:rFonts w:ascii="Gentium Plus" w:hAnsi="Gentium Plus" w:cs="Gentium Plus"/>
          <w:b/>
          <w:bCs/>
          <w:color w:val="FF0000"/>
          <w:spacing w:val="-2"/>
          <w:sz w:val="19"/>
          <w:szCs w:val="19"/>
        </w:rPr>
      </w:pPr>
      <w:r w:rsidRPr="009B179D">
        <w:rPr>
          <w:rFonts w:ascii="Gentium Plus" w:hAnsi="Gentium Plus" w:cs="Gentium Plus"/>
          <w:color w:val="FF0000"/>
          <w:spacing w:val="-2"/>
          <w:sz w:val="19"/>
          <w:szCs w:val="19"/>
        </w:rPr>
        <w:t xml:space="preserve">En az 5 </w:t>
      </w:r>
      <w:proofErr w:type="gramStart"/>
      <w:r w:rsidRPr="009B179D">
        <w:rPr>
          <w:rFonts w:ascii="Gentium Plus" w:hAnsi="Gentium Plus" w:cs="Gentium Plus"/>
          <w:color w:val="FF0000"/>
          <w:spacing w:val="-2"/>
          <w:sz w:val="19"/>
          <w:szCs w:val="19"/>
        </w:rPr>
        <w:t>Türkçe -</w:t>
      </w:r>
      <w:proofErr w:type="gramEnd"/>
      <w:r w:rsidRPr="009B179D">
        <w:rPr>
          <w:rFonts w:ascii="Gentium Plus" w:hAnsi="Gentium Plus" w:cs="Gentium Plus"/>
          <w:color w:val="FF0000"/>
          <w:spacing w:val="-2"/>
          <w:sz w:val="19"/>
          <w:szCs w:val="19"/>
        </w:rPr>
        <w:t xml:space="preserve"> İngilizce anahtar kelime yazılmalıdır.</w:t>
      </w:r>
    </w:p>
    <w:p w14:paraId="3E996E10"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Kavram 1 (Bilim Dalı Adı olmalı)</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2</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3</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4</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5</w:t>
      </w:r>
    </w:p>
    <w:p w14:paraId="1F20282B"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 xml:space="preserve">Bk. </w:t>
      </w:r>
      <w:hyperlink r:id="rId8" w:history="1">
        <w:r w:rsidRPr="009B179D">
          <w:rPr>
            <w:rStyle w:val="Kpr"/>
            <w:rFonts w:ascii="Gentium Plus" w:hAnsi="Gentium Plus" w:cs="Gentium Plus"/>
            <w:bCs/>
            <w:color w:val="FF0000"/>
            <w:spacing w:val="-2"/>
            <w:sz w:val="16"/>
            <w:szCs w:val="16"/>
          </w:rPr>
          <w:t>https://www.isnadsistemi.org/guide/isnad2/akademik-yazim/5-anahtar-kelimelerin-secimi/</w:t>
        </w:r>
      </w:hyperlink>
    </w:p>
    <w:p w14:paraId="18F5B876" w14:textId="77777777" w:rsidR="00711609" w:rsidRDefault="00734892" w:rsidP="00734892">
      <w:pPr>
        <w:spacing w:after="0" w:line="216" w:lineRule="auto"/>
        <w:jc w:val="both"/>
        <w:rPr>
          <w:rFonts w:ascii="Gentium Plus" w:hAnsi="Gentium Plus" w:cs="Gentium Plus"/>
          <w:color w:val="000000" w:themeColor="text1"/>
          <w:spacing w:val="-2"/>
          <w:sz w:val="20"/>
          <w:szCs w:val="20"/>
        </w:rPr>
      </w:pPr>
      <w:proofErr w:type="spell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w:t>
      </w:r>
      <w:proofErr w:type="gramEnd"/>
      <w:r w:rsidR="007703E5"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51533CCD" w14:textId="77777777" w:rsidR="00BB39F5" w:rsidRDefault="00BB39F5" w:rsidP="00734892">
      <w:pPr>
        <w:spacing w:after="0" w:line="216" w:lineRule="auto"/>
        <w:jc w:val="both"/>
        <w:rPr>
          <w:rFonts w:ascii="Gentium Plus" w:hAnsi="Gentium Plus" w:cs="Gentium Plus"/>
          <w:color w:val="000000" w:themeColor="text1"/>
          <w:spacing w:val="-2"/>
          <w:sz w:val="20"/>
          <w:szCs w:val="20"/>
        </w:rPr>
      </w:pPr>
    </w:p>
    <w:p w14:paraId="61CEC68F" w14:textId="77777777" w:rsidR="007703E5" w:rsidRPr="00496269" w:rsidRDefault="007703E5" w:rsidP="00A97B8B">
      <w:pPr>
        <w:pStyle w:val="Balk1"/>
        <w:ind w:firstLine="0"/>
      </w:pPr>
      <w:r w:rsidRPr="00496269">
        <w:t xml:space="preserve">Öne Çıkanlar </w:t>
      </w:r>
    </w:p>
    <w:p w14:paraId="58471BC7" w14:textId="77777777" w:rsidR="00734892" w:rsidRPr="003E6BAF" w:rsidRDefault="00734892" w:rsidP="00734892">
      <w:pPr>
        <w:widowControl w:val="0"/>
        <w:spacing w:after="0" w:line="240" w:lineRule="auto"/>
        <w:jc w:val="both"/>
        <w:rPr>
          <w:rFonts w:ascii="Gentium Plus" w:hAnsi="Gentium Plus" w:cs="Gentium Plus"/>
          <w:b/>
          <w:bCs/>
          <w:color w:val="FF0000"/>
          <w:spacing w:val="-2"/>
          <w:sz w:val="19"/>
          <w:szCs w:val="19"/>
        </w:rPr>
      </w:pPr>
      <w:bookmarkStart w:id="0" w:name="_Hlk152927291"/>
      <w:r w:rsidRPr="003E6BAF">
        <w:rPr>
          <w:rFonts w:ascii="Gentium Plus" w:hAnsi="Gentium Plus" w:cs="Gentium Plus"/>
          <w:color w:val="FF0000"/>
          <w:spacing w:val="-2"/>
          <w:sz w:val="19"/>
          <w:szCs w:val="19"/>
        </w:rPr>
        <w:t>En az 4-5 öne çıkan cümlesi olmalıdır.</w:t>
      </w:r>
    </w:p>
    <w:p w14:paraId="3B019030"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İlk cümlede, araştırmanızın temel iddiası/tezi/hipotezi yazılmalıdır.</w:t>
      </w:r>
    </w:p>
    <w:p w14:paraId="460554AF"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Pr>
          <w:rFonts w:ascii="Gentium Plus" w:hAnsi="Gentium Plus" w:cs="Gentium Plus"/>
          <w:color w:val="FF0000"/>
          <w:spacing w:val="-2"/>
          <w:sz w:val="19"/>
          <w:szCs w:val="19"/>
        </w:rPr>
        <w:t>Diğer cümlelerde</w:t>
      </w:r>
      <w:r w:rsidRPr="003E6BAF">
        <w:rPr>
          <w:rFonts w:ascii="Gentium Plus" w:hAnsi="Gentium Plus" w:cs="Gentium Plus"/>
          <w:color w:val="FF0000"/>
          <w:spacing w:val="-2"/>
          <w:sz w:val="19"/>
          <w:szCs w:val="19"/>
        </w:rPr>
        <w:t xml:space="preserve"> ele alınan/ulaşılan/tespit edilen temel 3-4 husus, maddeler halinde belirtilmelidir.</w:t>
      </w:r>
    </w:p>
    <w:p w14:paraId="558E8FD8"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 xml:space="preserve">Örnek: </w:t>
      </w:r>
      <w:hyperlink r:id="rId9" w:history="1">
        <w:r w:rsidRPr="003E6BAF">
          <w:rPr>
            <w:rStyle w:val="Kpr"/>
            <w:rFonts w:ascii="Gentium Plus" w:hAnsi="Gentium Plus" w:cs="Gentium Plus"/>
            <w:color w:val="FF0000"/>
            <w:spacing w:val="-2"/>
            <w:sz w:val="19"/>
            <w:szCs w:val="19"/>
          </w:rPr>
          <w:t>https://dergipark.org.tr/tr/download/article-file/2779097</w:t>
        </w:r>
      </w:hyperlink>
    </w:p>
    <w:p w14:paraId="50E0EA25"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5F835C30"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D7499F8"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0D439497"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74A821FE" w14:textId="77777777" w:rsidR="00734892" w:rsidRPr="009627E3"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bookmarkEnd w:id="0"/>
    <w:p w14:paraId="08D034A9" w14:textId="614132C3" w:rsidR="005B3FEE" w:rsidRPr="00711609" w:rsidRDefault="005B3FEE" w:rsidP="00A97B8B">
      <w:pPr>
        <w:pStyle w:val="Balk1"/>
        <w:ind w:firstLine="0"/>
      </w:pPr>
      <w:r w:rsidRPr="00711609">
        <w:t>Makale Bilgileri</w:t>
      </w:r>
    </w:p>
    <w:p w14:paraId="0228AB04" w14:textId="77777777" w:rsidR="00734892" w:rsidRPr="00734892" w:rsidRDefault="00441BCF" w:rsidP="00E620A2">
      <w:pPr>
        <w:autoSpaceDE w:val="0"/>
        <w:autoSpaceDN w:val="0"/>
        <w:adjustRightInd w:val="0"/>
        <w:spacing w:after="0" w:line="216" w:lineRule="auto"/>
        <w:ind w:left="1418" w:right="454" w:hanging="1418"/>
        <w:jc w:val="both"/>
        <w:rPr>
          <w:rFonts w:ascii="Gentium Plus" w:hAnsi="Gentium Plus" w:cs="Gentium Plus"/>
          <w:color w:val="FF0000"/>
          <w:spacing w:val="-2"/>
          <w:sz w:val="18"/>
          <w:szCs w:val="18"/>
        </w:rPr>
      </w:pPr>
      <w:r w:rsidRPr="0076079F">
        <w:rPr>
          <w:rFonts w:ascii="Gentium Plus" w:eastAsia="Times New Roman" w:hAnsi="Gentium Plus" w:cs="Gentium Plus"/>
          <w:i/>
          <w:iCs/>
          <w:color w:val="000000"/>
          <w:spacing w:val="-2"/>
          <w:sz w:val="18"/>
          <w:szCs w:val="18"/>
        </w:rPr>
        <w:t>Etik Beyan</w:t>
      </w:r>
      <w:r w:rsidRPr="0076079F">
        <w:rPr>
          <w:rFonts w:ascii="Gentium Plus" w:eastAsia="Times New Roman" w:hAnsi="Gentium Plus" w:cs="Gentium Plus"/>
          <w:i/>
          <w:iCs/>
          <w:color w:val="000000"/>
          <w:spacing w:val="-2"/>
          <w:sz w:val="18"/>
          <w:szCs w:val="18"/>
        </w:rPr>
        <w:tab/>
      </w:r>
      <w:r w:rsidR="00734892" w:rsidRPr="00734892">
        <w:rPr>
          <w:rFonts w:ascii="Gentium Plus" w:hAnsi="Gentium Plus" w:cs="Gentium Plus"/>
          <w:color w:val="FF0000"/>
          <w:spacing w:val="-2"/>
          <w:sz w:val="18"/>
          <w:szCs w:val="18"/>
        </w:rPr>
        <w:t>Bk. https://www.isnadsistemi.org/guide/isnad2/akademik-yazim/1-yayin-etigi/yayin-etigi-beyani/</w:t>
      </w:r>
    </w:p>
    <w:p w14:paraId="6D355C6B" w14:textId="6544EB17" w:rsidR="00734892" w:rsidRPr="00734892" w:rsidRDefault="00734892" w:rsidP="00E620A2">
      <w:pPr>
        <w:autoSpaceDE w:val="0"/>
        <w:autoSpaceDN w:val="0"/>
        <w:adjustRightInd w:val="0"/>
        <w:spacing w:after="0" w:line="216" w:lineRule="auto"/>
        <w:ind w:left="1418" w:right="454"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Bu çalışma … danışmanlığında … tarihinde sunduğumuz/tamamladığımız … başlıklı yüksek lisans/doktora tezi esas alınarak hazırlanmıştır. </w:t>
      </w:r>
    </w:p>
    <w:p w14:paraId="5A6A8CA6" w14:textId="1DC503A4" w:rsidR="00441BCF" w:rsidRPr="00734892" w:rsidRDefault="00734892" w:rsidP="00E620A2">
      <w:pPr>
        <w:autoSpaceDE w:val="0"/>
        <w:autoSpaceDN w:val="0"/>
        <w:adjustRightInd w:val="0"/>
        <w:spacing w:after="0" w:line="216" w:lineRule="auto"/>
        <w:ind w:left="1418" w:right="454"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Bu makale, … Sempozyumu’nda sözlü olarak sunulan ancak tam metni yayım-</w:t>
      </w:r>
      <w:proofErr w:type="spellStart"/>
      <w:r w:rsidRPr="00734892">
        <w:rPr>
          <w:rFonts w:ascii="Gentium Plus" w:hAnsi="Gentium Plus" w:cs="Gentium Plus"/>
          <w:color w:val="FF0000"/>
          <w:spacing w:val="-2"/>
          <w:sz w:val="18"/>
          <w:szCs w:val="18"/>
        </w:rPr>
        <w:t>lanmayan</w:t>
      </w:r>
      <w:proofErr w:type="spellEnd"/>
      <w:r w:rsidRPr="00734892">
        <w:rPr>
          <w:rFonts w:ascii="Gentium Plus" w:hAnsi="Gentium Plus" w:cs="Gentium Plus"/>
          <w:color w:val="FF0000"/>
          <w:spacing w:val="-2"/>
          <w:sz w:val="18"/>
          <w:szCs w:val="18"/>
        </w:rPr>
        <w:t xml:space="preserve"> “..” adlı tebliğin içeriği geliştirilerek ve kısmen değiştirilerek üretilmiş hâlidir.</w:t>
      </w:r>
    </w:p>
    <w:p w14:paraId="44A2A85A" w14:textId="1148375C" w:rsidR="00441BCF" w:rsidRPr="0076079F" w:rsidRDefault="00441BCF" w:rsidP="00E620A2">
      <w:pPr>
        <w:autoSpaceDE w:val="0"/>
        <w:autoSpaceDN w:val="0"/>
        <w:adjustRightInd w:val="0"/>
        <w:spacing w:after="0" w:line="216" w:lineRule="auto"/>
        <w:ind w:left="1418" w:right="454" w:hanging="1418"/>
        <w:jc w:val="both"/>
        <w:rPr>
          <w:rFonts w:ascii="Gentium Plus" w:eastAsia="Times New Roman" w:hAnsi="Gentium Plus" w:cs="Gentium Plus"/>
          <w:i/>
          <w:iCs/>
          <w:color w:val="000000"/>
          <w:spacing w:val="-2"/>
          <w:sz w:val="18"/>
          <w:szCs w:val="18"/>
        </w:rPr>
      </w:pPr>
      <w:r w:rsidRPr="0076079F">
        <w:rPr>
          <w:rFonts w:ascii="Gentium Plus" w:eastAsia="Times New Roman" w:hAnsi="Gentium Plus" w:cs="Gentium Plus"/>
          <w:i/>
          <w:iCs/>
          <w:color w:val="000000"/>
          <w:spacing w:val="-2"/>
          <w:sz w:val="18"/>
          <w:szCs w:val="18"/>
        </w:rPr>
        <w:t>Etik Kurul İzni</w:t>
      </w:r>
      <w:r w:rsidRPr="0076079F">
        <w:rPr>
          <w:rFonts w:ascii="Gentium Plus" w:eastAsia="Times New Roman" w:hAnsi="Gentium Plus" w:cs="Gentium Plus"/>
          <w:i/>
          <w:iCs/>
          <w:color w:val="000000"/>
          <w:spacing w:val="-2"/>
          <w:sz w:val="18"/>
          <w:szCs w:val="18"/>
        </w:rPr>
        <w:tab/>
      </w:r>
      <w:r w:rsidRPr="0076079F">
        <w:rPr>
          <w:rFonts w:ascii="Gentium Plus" w:hAnsi="Gentium Plus" w:cs="Gentium Plus"/>
          <w:color w:val="000000" w:themeColor="text1"/>
          <w:spacing w:val="-2"/>
          <w:sz w:val="18"/>
          <w:szCs w:val="18"/>
        </w:rPr>
        <w:t xml:space="preserve">Etik onay,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Üniversitesi,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Etik Kurulu tarafından verilmiş olup </w:t>
      </w:r>
      <w:r w:rsidR="00734892">
        <w:rPr>
          <w:rFonts w:ascii="Gentium Plus" w:hAnsi="Gentium Plus" w:cs="Gentium Plus"/>
          <w:color w:val="000000" w:themeColor="text1"/>
          <w:spacing w:val="-2"/>
          <w:sz w:val="18"/>
          <w:szCs w:val="18"/>
        </w:rPr>
        <w:t>xxxx</w:t>
      </w:r>
      <w:r w:rsidRPr="0076079F">
        <w:rPr>
          <w:rFonts w:ascii="Gentium Plus" w:hAnsi="Gentium Plus" w:cs="Gentium Plus"/>
          <w:color w:val="000000" w:themeColor="text1"/>
          <w:spacing w:val="-2"/>
          <w:sz w:val="18"/>
          <w:szCs w:val="18"/>
        </w:rPr>
        <w:t>.202</w:t>
      </w:r>
      <w:r w:rsidR="00E620A2">
        <w:rPr>
          <w:rFonts w:ascii="Gentium Plus" w:hAnsi="Gentium Plus" w:cs="Gentium Plus"/>
          <w:color w:val="000000" w:themeColor="text1"/>
          <w:spacing w:val="-2"/>
          <w:sz w:val="18"/>
          <w:szCs w:val="18"/>
        </w:rPr>
        <w:t>5</w:t>
      </w:r>
      <w:r w:rsidRPr="0076079F">
        <w:rPr>
          <w:rFonts w:ascii="Gentium Plus" w:hAnsi="Gentium Plus" w:cs="Gentium Plus"/>
          <w:color w:val="000000" w:themeColor="text1"/>
          <w:spacing w:val="-2"/>
          <w:sz w:val="18"/>
          <w:szCs w:val="18"/>
        </w:rPr>
        <w:t xml:space="preserve"> tarihli ve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numaralıdır.</w:t>
      </w:r>
    </w:p>
    <w:p w14:paraId="03453B6D" w14:textId="5D2728FD"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i/>
          <w:iCs/>
          <w:color w:val="000000"/>
          <w:spacing w:val="-2"/>
          <w:sz w:val="16"/>
          <w:szCs w:val="16"/>
        </w:rPr>
        <w:t>Yazar Katkıları</w:t>
      </w:r>
      <w:r w:rsidRPr="0076079F">
        <w:rPr>
          <w:rFonts w:ascii="Gentium Plus" w:eastAsia="Times New Roman" w:hAnsi="Gentium Plus" w:cs="Gentium Plus"/>
          <w:i/>
          <w:iCs/>
          <w:color w:val="000000"/>
          <w:spacing w:val="-2"/>
          <w:sz w:val="16"/>
          <w:szCs w:val="16"/>
        </w:rPr>
        <w:tab/>
      </w:r>
      <w:r w:rsidRPr="0076079F">
        <w:rPr>
          <w:rFonts w:ascii="Gentium Plus" w:eastAsia="Times New Roman" w:hAnsi="Gentium Plus" w:cs="Gentium Plus"/>
          <w:color w:val="000000"/>
          <w:spacing w:val="-4"/>
          <w:sz w:val="16"/>
          <w:szCs w:val="16"/>
        </w:rPr>
        <w:t>Araştırmanın Tasar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 </w:t>
      </w:r>
      <w:r w:rsidR="00441BCF" w:rsidRPr="0076079F">
        <w:rPr>
          <w:rFonts w:ascii="Gentium Plus" w:eastAsia="Times New Roman" w:hAnsi="Gentium Plus" w:cs="Gentium Plus"/>
          <w:color w:val="000000"/>
          <w:spacing w:val="-4"/>
          <w:sz w:val="16"/>
          <w:szCs w:val="16"/>
        </w:rPr>
        <w:tab/>
      </w:r>
      <w:r w:rsidR="00441BCF"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eastAsia="tr-TR"/>
        </w:rPr>
        <w:t>0</w:t>
      </w:r>
      <w:r w:rsidR="00711609" w:rsidRPr="0076079F">
        <w:rPr>
          <w:rFonts w:ascii="Gentium Plus" w:eastAsia="Times New Roman" w:hAnsi="Gentium Plus" w:cs="Gentium Plus"/>
          <w:color w:val="000000"/>
          <w:spacing w:val="-2"/>
          <w:sz w:val="16"/>
          <w:szCs w:val="16"/>
          <w:lang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120583EA" w14:textId="6D848BDF"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Veri Toplanmas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2)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78A26E24" w14:textId="697BC90F" w:rsidR="005B3FEE" w:rsidRPr="0076079F" w:rsidRDefault="005B3FEE" w:rsidP="00035319">
      <w:pPr>
        <w:autoSpaceDE w:val="0"/>
        <w:autoSpaceDN w:val="0"/>
        <w:adjustRightInd w:val="0"/>
        <w:spacing w:after="0" w:line="216" w:lineRule="auto"/>
        <w:ind w:left="1418" w:right="-285"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r>
      <w:proofErr w:type="gramStart"/>
      <w:r w:rsidRPr="0076079F">
        <w:rPr>
          <w:rFonts w:ascii="Gentium Plus" w:eastAsia="Times New Roman" w:hAnsi="Gentium Plus" w:cs="Gentium Plus"/>
          <w:color w:val="000000"/>
          <w:spacing w:val="-4"/>
          <w:sz w:val="16"/>
          <w:szCs w:val="16"/>
        </w:rPr>
        <w:t>Araştırma -</w:t>
      </w:r>
      <w:proofErr w:type="gramEnd"/>
      <w:r w:rsidRPr="0076079F">
        <w:rPr>
          <w:rFonts w:ascii="Gentium Plus" w:eastAsia="Times New Roman" w:hAnsi="Gentium Plus" w:cs="Gentium Plus"/>
          <w:color w:val="000000"/>
          <w:spacing w:val="-4"/>
          <w:sz w:val="16"/>
          <w:szCs w:val="16"/>
        </w:rPr>
        <w:t xml:space="preserve"> Veri Analizi- Doğrulama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3-4-6-11) </w:t>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0)</w:t>
      </w:r>
    </w:p>
    <w:p w14:paraId="0A684C86" w14:textId="5C5B11F9"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Makalenin Yaz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2-13)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5E4C6474" w14:textId="5E07DFDB" w:rsidR="005B3FEE" w:rsidRPr="0076079F" w:rsidRDefault="005B3FEE" w:rsidP="00035319">
      <w:pPr>
        <w:autoSpaceDE w:val="0"/>
        <w:autoSpaceDN w:val="0"/>
        <w:adjustRightInd w:val="0"/>
        <w:spacing w:after="0" w:line="216" w:lineRule="auto"/>
        <w:ind w:left="1418" w:right="-113" w:hanging="1418"/>
        <w:jc w:val="both"/>
        <w:rPr>
          <w:rFonts w:ascii="Gentium Plus" w:eastAsia="Times New Roman" w:hAnsi="Gentium Plus" w:cs="Gentium Plus"/>
          <w:i/>
          <w:iCs/>
          <w:color w:val="000000"/>
          <w:spacing w:val="-2"/>
          <w:sz w:val="16"/>
          <w:szCs w:val="16"/>
        </w:rPr>
      </w:pPr>
      <w:r w:rsidRPr="0076079F">
        <w:rPr>
          <w:rFonts w:ascii="Gentium Plus" w:eastAsia="Times New Roman" w:hAnsi="Gentium Plus" w:cs="Gentium Plus"/>
          <w:color w:val="000000"/>
          <w:spacing w:val="-4"/>
          <w:sz w:val="16"/>
          <w:szCs w:val="16"/>
        </w:rPr>
        <w:tab/>
        <w:t>Metnin Tashihi ve Geliştirilmesi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4)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r w:rsidR="00734892">
        <w:rPr>
          <w:rFonts w:ascii="Gentium Plus" w:eastAsia="Times New Roman" w:hAnsi="Gentium Plus" w:cs="Gentium Plus"/>
          <w:color w:val="000000"/>
          <w:spacing w:val="-4"/>
          <w:sz w:val="16"/>
          <w:szCs w:val="16"/>
          <w:lang w:val="en-US" w:eastAsia="tr-TR"/>
        </w:rPr>
        <w:t>0</w:t>
      </w:r>
      <w:r w:rsidR="00711609" w:rsidRPr="0076079F">
        <w:rPr>
          <w:rFonts w:ascii="Gentium Plus" w:eastAsia="Times New Roman" w:hAnsi="Gentium Plus" w:cs="Gentium Plus"/>
          <w:color w:val="000000"/>
          <w:spacing w:val="-4"/>
          <w:sz w:val="16"/>
          <w:szCs w:val="16"/>
          <w:lang w:val="en-US" w:eastAsia="tr-TR"/>
        </w:rPr>
        <w:t>0</w:t>
      </w:r>
      <w:proofErr w:type="gramStart"/>
      <w:r w:rsidRPr="0076079F">
        <w:rPr>
          <w:rFonts w:ascii="Gentium Plus" w:eastAsia="Times New Roman" w:hAnsi="Gentium Plus" w:cs="Gentium Plus"/>
          <w:color w:val="000000"/>
          <w:spacing w:val="-4"/>
          <w:sz w:val="16"/>
          <w:szCs w:val="16"/>
        </w:rPr>
        <w:t>)</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proofErr w:type="gramEnd"/>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33B6A3B0" w14:textId="77777777"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rPr>
      </w:pPr>
      <w:r w:rsidRPr="0076079F">
        <w:rPr>
          <w:rFonts w:ascii="Gentium Plus" w:eastAsia="Times New Roman" w:hAnsi="Gentium Plus" w:cs="Gentium Plus"/>
          <w:i/>
          <w:iCs/>
          <w:color w:val="000000"/>
          <w:spacing w:val="-2"/>
          <w:sz w:val="18"/>
          <w:szCs w:val="18"/>
        </w:rPr>
        <w:t>Çıkar Çatışması</w:t>
      </w:r>
      <w:r w:rsidRPr="0076079F">
        <w:rPr>
          <w:rFonts w:ascii="Gentium Plus" w:eastAsia="Times New Roman" w:hAnsi="Gentium Plus" w:cs="Gentium Plus"/>
          <w:color w:val="000000"/>
          <w:spacing w:val="-2"/>
          <w:sz w:val="18"/>
          <w:szCs w:val="18"/>
        </w:rPr>
        <w:tab/>
      </w:r>
      <w:r w:rsidRPr="0076079F">
        <w:rPr>
          <w:rFonts w:ascii="Gentium Plus" w:eastAsia="Times New Roman" w:hAnsi="Gentium Plus" w:cs="Gentium Plus"/>
          <w:color w:val="000000"/>
          <w:spacing w:val="-2"/>
          <w:sz w:val="18"/>
          <w:szCs w:val="18"/>
          <w:shd w:val="clear" w:color="auto" w:fill="FFFFFF"/>
        </w:rPr>
        <w:t xml:space="preserve">Çıkar çatışması beyan edilmemiştir. </w:t>
      </w:r>
    </w:p>
    <w:p w14:paraId="00B25FD9" w14:textId="3B5735E4"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8"/>
          <w:szCs w:val="18"/>
        </w:rPr>
        <w:t>Finansman</w:t>
      </w:r>
      <w:proofErr w:type="gramStart"/>
      <w:r w:rsidRPr="0076079F">
        <w:rPr>
          <w:rFonts w:ascii="Gentium Plus" w:eastAsia="Times New Roman" w:hAnsi="Gentium Plus" w:cs="Gentium Plus"/>
          <w:color w:val="000000"/>
          <w:spacing w:val="-2"/>
          <w:sz w:val="18"/>
          <w:szCs w:val="18"/>
        </w:rPr>
        <w:tab/>
      </w:r>
      <w:r w:rsidR="00734892">
        <w:rPr>
          <w:rFonts w:ascii="Gentium Plus" w:eastAsia="Times New Roman" w:hAnsi="Gentium Plus" w:cs="Gentium Plus"/>
          <w:color w:val="FF0000"/>
          <w:spacing w:val="-2"/>
          <w:sz w:val="18"/>
          <w:szCs w:val="18"/>
        </w:rPr>
        <w:t>….</w:t>
      </w:r>
      <w:proofErr w:type="gramEnd"/>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Kurumu</w:t>
      </w:r>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No. </w:t>
      </w:r>
      <w:proofErr w:type="spellStart"/>
      <w:r w:rsidR="00734892" w:rsidRPr="00734892">
        <w:rPr>
          <w:rFonts w:ascii="Gentium Plus" w:hAnsi="Gentium Plus" w:cs="Gentium Plus"/>
          <w:color w:val="FF0000"/>
          <w:sz w:val="18"/>
          <w:szCs w:val="18"/>
        </w:rPr>
        <w:t>xxxx</w:t>
      </w:r>
      <w:proofErr w:type="spellEnd"/>
    </w:p>
    <w:p w14:paraId="5613B131" w14:textId="1BBB321D"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6"/>
          <w:szCs w:val="16"/>
        </w:rPr>
        <w:t>S. Kalkınma Amaçları</w:t>
      </w:r>
      <w:r w:rsidR="00711609" w:rsidRPr="0076079F">
        <w:rPr>
          <w:rFonts w:ascii="Gentium Plus" w:eastAsia="Times New Roman" w:hAnsi="Gentium Plus" w:cs="Gentium Plus"/>
          <w:color w:val="000000"/>
          <w:spacing w:val="-2"/>
          <w:sz w:val="18"/>
          <w:szCs w:val="18"/>
        </w:rPr>
        <w:tab/>
      </w:r>
    </w:p>
    <w:p w14:paraId="40FF1D9C" w14:textId="77777777" w:rsidR="00734892" w:rsidRDefault="00734892" w:rsidP="00734892">
      <w:pPr>
        <w:spacing w:after="0" w:line="216" w:lineRule="auto"/>
        <w:jc w:val="both"/>
        <w:rPr>
          <w:rStyle w:val="Kpr"/>
          <w:rFonts w:ascii="Gentium Plus" w:eastAsia="Times New Roman" w:hAnsi="Gentium Plus" w:cs="Gentium Plus"/>
          <w:spacing w:val="-2"/>
          <w:sz w:val="18"/>
          <w:szCs w:val="18"/>
          <w:u w:val="none"/>
        </w:rPr>
      </w:pPr>
    </w:p>
    <w:p w14:paraId="782F42FE" w14:textId="7F198A31" w:rsidR="00734892" w:rsidRPr="00734892" w:rsidRDefault="00734892" w:rsidP="00E620A2">
      <w:pPr>
        <w:spacing w:after="0" w:line="216" w:lineRule="auto"/>
        <w:ind w:right="454"/>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Varsa makalenin ilgili olduğu Sürdürülebilir Kalkınma </w:t>
      </w:r>
      <w:proofErr w:type="spellStart"/>
      <w:r w:rsidRPr="00734892">
        <w:rPr>
          <w:rFonts w:ascii="Gentium Plus" w:hAnsi="Gentium Plus" w:cs="Gentium Plus"/>
          <w:color w:val="FF0000"/>
          <w:spacing w:val="-2"/>
          <w:sz w:val="18"/>
          <w:szCs w:val="18"/>
        </w:rPr>
        <w:t>Amaçları'nı</w:t>
      </w:r>
      <w:proofErr w:type="spellEnd"/>
      <w:r w:rsidRPr="00734892">
        <w:rPr>
          <w:rFonts w:ascii="Gentium Plus" w:hAnsi="Gentium Plus" w:cs="Gentium Plus"/>
          <w:color w:val="FF0000"/>
          <w:spacing w:val="-2"/>
          <w:sz w:val="18"/>
          <w:szCs w:val="18"/>
        </w:rPr>
        <w:t xml:space="preserve"> da ekle</w:t>
      </w:r>
      <w:r w:rsidR="00E620A2">
        <w:rPr>
          <w:rFonts w:ascii="Gentium Plus" w:hAnsi="Gentium Plus" w:cs="Gentium Plus"/>
          <w:color w:val="FF0000"/>
          <w:spacing w:val="-2"/>
          <w:sz w:val="18"/>
          <w:szCs w:val="18"/>
        </w:rPr>
        <w:t>nmelidir</w:t>
      </w:r>
      <w:r w:rsidRPr="00734892">
        <w:rPr>
          <w:rFonts w:ascii="Gentium Plus" w:hAnsi="Gentium Plus" w:cs="Gentium Plus"/>
          <w:color w:val="FF0000"/>
          <w:spacing w:val="-2"/>
          <w:sz w:val="18"/>
          <w:szCs w:val="18"/>
        </w:rPr>
        <w:t xml:space="preserve">. Bu siteden </w:t>
      </w:r>
      <w:hyperlink r:id="rId10" w:history="1">
        <w:r w:rsidRPr="00734892">
          <w:rPr>
            <w:rStyle w:val="Kpr"/>
            <w:rFonts w:ascii="Gentium Plus" w:hAnsi="Gentium Plus" w:cs="Gentium Plus"/>
            <w:color w:val="FF0000"/>
            <w:spacing w:val="-2"/>
            <w:sz w:val="18"/>
            <w:szCs w:val="18"/>
          </w:rPr>
          <w:t>https://turkiye.un.org/tr/sdgs</w:t>
        </w:r>
      </w:hyperlink>
      <w:r w:rsidRPr="00734892">
        <w:rPr>
          <w:rFonts w:ascii="Gentium Plus" w:hAnsi="Gentium Plus" w:cs="Gentium Plus"/>
          <w:color w:val="FF0000"/>
          <w:spacing w:val="-2"/>
          <w:sz w:val="18"/>
          <w:szCs w:val="18"/>
        </w:rPr>
        <w:t xml:space="preserve">  makalenizin mevcut 17 amaçtan biri veya birden fazlasını destekleyip desteklemediğini inceleyip aşağıda</w:t>
      </w:r>
      <w:r w:rsidR="00E620A2">
        <w:rPr>
          <w:rFonts w:ascii="Gentium Plus" w:hAnsi="Gentium Plus" w:cs="Gentium Plus"/>
          <w:color w:val="FF0000"/>
          <w:spacing w:val="-2"/>
          <w:sz w:val="18"/>
          <w:szCs w:val="18"/>
        </w:rPr>
        <w:t>ki</w:t>
      </w:r>
      <w:r w:rsidRPr="00734892">
        <w:rPr>
          <w:rFonts w:ascii="Gentium Plus" w:hAnsi="Gentium Plus" w:cs="Gentium Plus"/>
          <w:color w:val="FF0000"/>
          <w:spacing w:val="-2"/>
          <w:sz w:val="18"/>
          <w:szCs w:val="18"/>
        </w:rPr>
        <w:t xml:space="preserve"> şekilde </w:t>
      </w:r>
      <w:r w:rsidR="00E620A2">
        <w:rPr>
          <w:rFonts w:ascii="Gentium Plus" w:hAnsi="Gentium Plus" w:cs="Gentium Plus"/>
          <w:color w:val="FF0000"/>
          <w:spacing w:val="-2"/>
          <w:sz w:val="18"/>
          <w:szCs w:val="18"/>
        </w:rPr>
        <w:t>belirtebilirsiniz:</w:t>
      </w:r>
    </w:p>
    <w:p w14:paraId="4829F220" w14:textId="3BE3F84D" w:rsidR="00734892" w:rsidRPr="00734892" w:rsidRDefault="00BB39F5" w:rsidP="00E620A2">
      <w:pPr>
        <w:spacing w:after="0" w:line="216" w:lineRule="auto"/>
        <w:ind w:left="1418" w:right="454" w:hanging="1418"/>
        <w:jc w:val="both"/>
        <w:rPr>
          <w:rFonts w:ascii="Gentium Plus" w:hAnsi="Gentium Plus" w:cs="Gentium Plus"/>
          <w:color w:val="FF0000"/>
          <w:spacing w:val="-2"/>
          <w:sz w:val="18"/>
          <w:szCs w:val="18"/>
        </w:rPr>
      </w:pPr>
      <w:r>
        <w:rPr>
          <w:rFonts w:ascii="Gentium Plus" w:hAnsi="Gentium Plus" w:cs="Gentium Plus"/>
          <w:color w:val="FF0000"/>
          <w:spacing w:val="-2"/>
          <w:sz w:val="18"/>
          <w:szCs w:val="18"/>
        </w:rPr>
        <w:t xml:space="preserve">ÖRNEK: </w:t>
      </w:r>
    </w:p>
    <w:p w14:paraId="3C346A33" w14:textId="18A2F865" w:rsidR="00734892" w:rsidRPr="00734892" w:rsidRDefault="00734892" w:rsidP="00E620A2">
      <w:pPr>
        <w:spacing w:after="0" w:line="216" w:lineRule="auto"/>
        <w:ind w:left="1418" w:right="454"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4</w:t>
      </w:r>
      <w:proofErr w:type="gramEnd"/>
      <w:r w:rsidRPr="00734892">
        <w:rPr>
          <w:rFonts w:ascii="Gentium Plus" w:hAnsi="Gentium Plus" w:cs="Gentium Plus"/>
          <w:color w:val="FF0000"/>
          <w:spacing w:val="-2"/>
          <w:sz w:val="18"/>
          <w:szCs w:val="18"/>
        </w:rPr>
        <w:t xml:space="preserve"> Nitelikli Eğitim</w:t>
      </w:r>
    </w:p>
    <w:p w14:paraId="323FE84C" w14:textId="3F200638" w:rsidR="00734892" w:rsidRPr="00734892" w:rsidRDefault="00734892" w:rsidP="00E620A2">
      <w:pPr>
        <w:spacing w:after="0" w:line="216" w:lineRule="auto"/>
        <w:ind w:left="1418" w:right="454" w:hanging="1418"/>
        <w:jc w:val="both"/>
        <w:rPr>
          <w:rFonts w:ascii="Gentium Plus" w:hAnsi="Gentium Plus" w:cs="Gentium Plus"/>
          <w:color w:val="FF0000"/>
          <w:spacing w:val="-2"/>
          <w:sz w:val="18"/>
          <w:szCs w:val="18"/>
        </w:rPr>
        <w:sectPr w:rsidR="00734892" w:rsidRPr="00734892" w:rsidSect="00B8081C">
          <w:headerReference w:type="even" r:id="rId11"/>
          <w:headerReference w:type="first" r:id="rId12"/>
          <w:footerReference w:type="first" r:id="rId13"/>
          <w:pgSz w:w="9072" w:h="13608" w:code="155"/>
          <w:pgMar w:top="1247" w:right="907" w:bottom="567" w:left="907" w:header="567" w:footer="0" w:gutter="0"/>
          <w:cols w:space="708"/>
          <w:titlePg/>
          <w:docGrid w:linePitch="360"/>
        </w:sect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Desteklemiyor</w:t>
      </w:r>
      <w:proofErr w:type="gramEnd"/>
    </w:p>
    <w:p w14:paraId="1CEB28A5" w14:textId="6029F19B" w:rsidR="00734892" w:rsidRPr="00035319" w:rsidRDefault="00734892" w:rsidP="00734892">
      <w:pPr>
        <w:pStyle w:val="Balk1"/>
        <w:spacing w:before="240"/>
        <w:ind w:firstLine="0"/>
        <w:jc w:val="center"/>
      </w:pPr>
      <w:proofErr w:type="spellStart"/>
      <w:r>
        <w:lastRenderedPageBreak/>
        <w:t>Title</w:t>
      </w:r>
      <w:proofErr w:type="spellEnd"/>
    </w:p>
    <w:p w14:paraId="7089B158" w14:textId="1E4EAF45" w:rsid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3BAC5060" w14:textId="77777777" w:rsidR="00BB39F5" w:rsidRPr="0076079F" w:rsidRDefault="00BB39F5" w:rsidP="00BB39F5">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C945362" w14:textId="77777777" w:rsidR="00BB39F5" w:rsidRDefault="00BB39F5" w:rsidP="00BB39F5">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32CB107B" w14:textId="45C3E749"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51ECF236"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574A36FF" w14:textId="77777777" w:rsidR="00734892" w:rsidRP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78BA0F92" w14:textId="77777777" w:rsidR="00BB39F5" w:rsidRPr="0076079F" w:rsidRDefault="00BB39F5" w:rsidP="00BB39F5">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14F44F86" w14:textId="77777777" w:rsidR="00BB39F5" w:rsidRDefault="00BB39F5" w:rsidP="00BB39F5">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7B9B8857" w14:textId="77777777" w:rsidR="00BB39F5" w:rsidRPr="0076079F" w:rsidRDefault="00BB39F5" w:rsidP="00BB39F5">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18CA6872" w14:textId="77777777" w:rsidR="00BB39F5" w:rsidRPr="0076079F" w:rsidRDefault="00BB39F5" w:rsidP="00BB39F5">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2EC1A661" w14:textId="1CF5F908" w:rsidR="00496269" w:rsidRPr="00711609" w:rsidRDefault="00496269" w:rsidP="00723A7E">
      <w:pPr>
        <w:pStyle w:val="Balk1"/>
        <w:ind w:firstLine="0"/>
      </w:pPr>
      <w:proofErr w:type="spellStart"/>
      <w:r w:rsidRPr="00711609">
        <w:t>Abstract</w:t>
      </w:r>
      <w:proofErr w:type="spellEnd"/>
    </w:p>
    <w:p w14:paraId="60EBA754" w14:textId="6ADCB190" w:rsidR="00E9645E" w:rsidRPr="00BB39F5" w:rsidRDefault="00E9645E" w:rsidP="00E9645E">
      <w:p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b/>
          <w:bCs/>
          <w:color w:val="FF0000"/>
          <w:spacing w:val="-2"/>
          <w:sz w:val="19"/>
          <w:szCs w:val="19"/>
        </w:rPr>
        <w:t>Length</w:t>
      </w:r>
      <w:proofErr w:type="spellEnd"/>
      <w:r w:rsidRPr="00E9645E">
        <w:rPr>
          <w:rFonts w:ascii="Gentium Plus" w:hAnsi="Gentium Plus" w:cs="Gentium Plus"/>
          <w:b/>
          <w:bCs/>
          <w:color w:val="FF0000"/>
          <w:spacing w:val="-2"/>
          <w:sz w:val="19"/>
          <w:szCs w:val="19"/>
        </w:rPr>
        <w:t>:</w:t>
      </w:r>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bstract</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between</w:t>
      </w:r>
      <w:proofErr w:type="spellEnd"/>
      <w:r w:rsidRPr="00E9645E">
        <w:rPr>
          <w:rFonts w:ascii="Gentium Plus" w:hAnsi="Gentium Plus" w:cs="Gentium Plus"/>
          <w:color w:val="FF0000"/>
          <w:spacing w:val="-2"/>
          <w:sz w:val="19"/>
          <w:szCs w:val="19"/>
        </w:rPr>
        <w:t xml:space="preserve"> 250–400 </w:t>
      </w:r>
      <w:proofErr w:type="spellStart"/>
      <w:r w:rsidRPr="00E9645E">
        <w:rPr>
          <w:rFonts w:ascii="Gentium Plus" w:hAnsi="Gentium Plus" w:cs="Gentium Plus"/>
          <w:color w:val="FF0000"/>
          <w:spacing w:val="-2"/>
          <w:sz w:val="19"/>
          <w:szCs w:val="19"/>
        </w:rPr>
        <w:t>words</w:t>
      </w:r>
      <w:proofErr w:type="spellEnd"/>
      <w:r w:rsidRPr="00E9645E">
        <w:rPr>
          <w:rFonts w:ascii="Gentium Plus" w:hAnsi="Gentium Plus" w:cs="Gentium Plus"/>
          <w:color w:val="FF0000"/>
          <w:spacing w:val="-2"/>
          <w:sz w:val="19"/>
          <w:szCs w:val="19"/>
        </w:rPr>
        <w:t>.</w:t>
      </w:r>
    </w:p>
    <w:p w14:paraId="4B7F241F" w14:textId="0360E05E" w:rsidR="00E9645E" w:rsidRPr="00BB39F5" w:rsidRDefault="00E9645E" w:rsidP="00E9645E">
      <w:p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b/>
          <w:bCs/>
          <w:color w:val="FF0000"/>
          <w:spacing w:val="-2"/>
          <w:sz w:val="19"/>
          <w:szCs w:val="19"/>
        </w:rPr>
        <w:t>Purpose</w:t>
      </w:r>
      <w:proofErr w:type="spellEnd"/>
      <w:r w:rsidRPr="00E9645E">
        <w:rPr>
          <w:rFonts w:ascii="Gentium Plus" w:hAnsi="Gentium Plus" w:cs="Gentium Plus"/>
          <w:b/>
          <w:bCs/>
          <w:color w:val="FF0000"/>
          <w:spacing w:val="-2"/>
          <w:sz w:val="19"/>
          <w:szCs w:val="19"/>
        </w:rPr>
        <w:t>:</w:t>
      </w:r>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research</w:t>
      </w:r>
      <w:proofErr w:type="spellEnd"/>
      <w:r w:rsidRPr="00E9645E">
        <w:rPr>
          <w:rFonts w:ascii="Gentium Plus" w:hAnsi="Gentium Plus" w:cs="Gentium Plus"/>
          <w:color w:val="FF0000"/>
          <w:spacing w:val="-2"/>
          <w:sz w:val="19"/>
          <w:szCs w:val="19"/>
        </w:rPr>
        <w:t xml:space="preserve"> problem, </w:t>
      </w:r>
      <w:proofErr w:type="spellStart"/>
      <w:r w:rsidRPr="00E9645E">
        <w:rPr>
          <w:rFonts w:ascii="Gentium Plus" w:hAnsi="Gentium Plus" w:cs="Gentium Plus"/>
          <w:color w:val="FF0000"/>
          <w:spacing w:val="-2"/>
          <w:sz w:val="19"/>
          <w:szCs w:val="19"/>
        </w:rPr>
        <w:t>aim</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ignificanc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stated</w:t>
      </w:r>
      <w:proofErr w:type="spellEnd"/>
      <w:r w:rsidRPr="00E9645E">
        <w:rPr>
          <w:rFonts w:ascii="Gentium Plus" w:hAnsi="Gentium Plus" w:cs="Gentium Plus"/>
          <w:color w:val="FF0000"/>
          <w:spacing w:val="-2"/>
          <w:sz w:val="19"/>
          <w:szCs w:val="19"/>
        </w:rPr>
        <w:t>.</w:t>
      </w:r>
    </w:p>
    <w:p w14:paraId="370098C2" w14:textId="7A392659" w:rsidR="00E9645E" w:rsidRPr="00E9645E" w:rsidRDefault="00E9645E" w:rsidP="00E9645E">
      <w:p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b/>
          <w:bCs/>
          <w:color w:val="FF0000"/>
          <w:spacing w:val="-2"/>
          <w:sz w:val="19"/>
          <w:szCs w:val="19"/>
        </w:rPr>
        <w:t>Method</w:t>
      </w:r>
      <w:proofErr w:type="spellEnd"/>
      <w:r w:rsidRPr="00E9645E">
        <w:rPr>
          <w:rFonts w:ascii="Gentium Plus" w:hAnsi="Gentium Plus" w:cs="Gentium Plus"/>
          <w:b/>
          <w:bCs/>
          <w:color w:val="FF0000"/>
          <w:spacing w:val="-2"/>
          <w:sz w:val="19"/>
          <w:szCs w:val="19"/>
        </w:rPr>
        <w:t>:</w:t>
      </w:r>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metho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employe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specified</w:t>
      </w:r>
      <w:proofErr w:type="spellEnd"/>
      <w:r w:rsidRPr="00E9645E">
        <w:rPr>
          <w:rFonts w:ascii="Gentium Plus" w:hAnsi="Gentium Plus" w:cs="Gentium Plus"/>
          <w:color w:val="FF0000"/>
          <w:spacing w:val="-2"/>
          <w:sz w:val="19"/>
          <w:szCs w:val="19"/>
        </w:rPr>
        <w:t>:</w:t>
      </w:r>
    </w:p>
    <w:p w14:paraId="2CF116FB" w14:textId="77777777" w:rsidR="00E9645E" w:rsidRPr="00E9645E" w:rsidRDefault="00E9645E" w:rsidP="00E9645E">
      <w:pPr>
        <w:numPr>
          <w:ilvl w:val="0"/>
          <w:numId w:val="10"/>
        </w:num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color w:val="FF0000"/>
          <w:spacing w:val="-2"/>
          <w:sz w:val="19"/>
          <w:szCs w:val="19"/>
        </w:rPr>
        <w:t>If</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tudy</w:t>
      </w:r>
      <w:proofErr w:type="spellEnd"/>
      <w:r w:rsidRPr="00E9645E">
        <w:rPr>
          <w:rFonts w:ascii="Gentium Plus" w:hAnsi="Gentium Plus" w:cs="Gentium Plus"/>
          <w:color w:val="FF0000"/>
          <w:spacing w:val="-2"/>
          <w:sz w:val="19"/>
          <w:szCs w:val="19"/>
        </w:rPr>
        <w:t xml:space="preserve"> is </w:t>
      </w:r>
      <w:proofErr w:type="spellStart"/>
      <w:r w:rsidRPr="00E9645E">
        <w:rPr>
          <w:rFonts w:ascii="Gentium Plus" w:hAnsi="Gentium Plus" w:cs="Gentium Plus"/>
          <w:b/>
          <w:bCs/>
          <w:color w:val="FF0000"/>
          <w:spacing w:val="-2"/>
          <w:sz w:val="19"/>
          <w:szCs w:val="19"/>
        </w:rPr>
        <w:t>quant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population</w:t>
      </w:r>
      <w:proofErr w:type="spellEnd"/>
      <w:r w:rsidRPr="00E9645E">
        <w:rPr>
          <w:rFonts w:ascii="Gentium Plus" w:hAnsi="Gentium Plus" w:cs="Gentium Plus"/>
          <w:color w:val="FF0000"/>
          <w:spacing w:val="-2"/>
          <w:sz w:val="19"/>
          <w:szCs w:val="19"/>
        </w:rPr>
        <w:t>/</w:t>
      </w:r>
      <w:proofErr w:type="spellStart"/>
      <w:r w:rsidRPr="00E9645E">
        <w:rPr>
          <w:rFonts w:ascii="Gentium Plus" w:hAnsi="Gentium Plus" w:cs="Gentium Plus"/>
          <w:color w:val="FF0000"/>
          <w:spacing w:val="-2"/>
          <w:sz w:val="19"/>
          <w:szCs w:val="19"/>
        </w:rPr>
        <w:t>sample</w:t>
      </w:r>
      <w:proofErr w:type="spellEnd"/>
      <w:r w:rsidRPr="00E9645E">
        <w:rPr>
          <w:rFonts w:ascii="Gentium Plus" w:hAnsi="Gentium Plus" w:cs="Gentium Plus"/>
          <w:color w:val="FF0000"/>
          <w:spacing w:val="-2"/>
          <w:sz w:val="19"/>
          <w:szCs w:val="19"/>
        </w:rPr>
        <w:t xml:space="preserve">, </w:t>
      </w:r>
      <w:proofErr w:type="gramStart"/>
      <w:r w:rsidRPr="00E9645E">
        <w:rPr>
          <w:rFonts w:ascii="Gentium Plus" w:hAnsi="Gentium Plus" w:cs="Gentium Plus"/>
          <w:color w:val="FF0000"/>
          <w:spacing w:val="-2"/>
          <w:sz w:val="19"/>
          <w:szCs w:val="19"/>
        </w:rPr>
        <w:t>data</w:t>
      </w:r>
      <w:proofErr w:type="gram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ollection</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ool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cal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urve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etc</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tatistical</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alyse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described</w:t>
      </w:r>
      <w:proofErr w:type="spellEnd"/>
      <w:r w:rsidRPr="00E9645E">
        <w:rPr>
          <w:rFonts w:ascii="Gentium Plus" w:hAnsi="Gentium Plus" w:cs="Gentium Plus"/>
          <w:color w:val="FF0000"/>
          <w:spacing w:val="-2"/>
          <w:sz w:val="19"/>
          <w:szCs w:val="19"/>
        </w:rPr>
        <w:t>.</w:t>
      </w:r>
    </w:p>
    <w:p w14:paraId="380B601E" w14:textId="77777777" w:rsidR="00E9645E" w:rsidRPr="00E9645E" w:rsidRDefault="00E9645E" w:rsidP="00E9645E">
      <w:pPr>
        <w:numPr>
          <w:ilvl w:val="0"/>
          <w:numId w:val="10"/>
        </w:num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color w:val="FF0000"/>
          <w:spacing w:val="-2"/>
          <w:sz w:val="19"/>
          <w:szCs w:val="19"/>
        </w:rPr>
        <w:t>If</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tudy</w:t>
      </w:r>
      <w:proofErr w:type="spellEnd"/>
      <w:r w:rsidRPr="00E9645E">
        <w:rPr>
          <w:rFonts w:ascii="Gentium Plus" w:hAnsi="Gentium Plus" w:cs="Gentium Plus"/>
          <w:color w:val="FF0000"/>
          <w:spacing w:val="-2"/>
          <w:sz w:val="19"/>
          <w:szCs w:val="19"/>
        </w:rPr>
        <w:t xml:space="preserve"> is </w:t>
      </w:r>
      <w:proofErr w:type="spellStart"/>
      <w:r w:rsidRPr="00E9645E">
        <w:rPr>
          <w:rFonts w:ascii="Gentium Plus" w:hAnsi="Gentium Plus" w:cs="Gentium Plus"/>
          <w:b/>
          <w:bCs/>
          <w:color w:val="FF0000"/>
          <w:spacing w:val="-2"/>
          <w:sz w:val="19"/>
          <w:szCs w:val="19"/>
        </w:rPr>
        <w:t>qual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participant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or</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examine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documents</w:t>
      </w:r>
      <w:proofErr w:type="spellEnd"/>
      <w:r w:rsidRPr="00E9645E">
        <w:rPr>
          <w:rFonts w:ascii="Gentium Plus" w:hAnsi="Gentium Plus" w:cs="Gentium Plus"/>
          <w:color w:val="FF0000"/>
          <w:spacing w:val="-2"/>
          <w:sz w:val="19"/>
          <w:szCs w:val="19"/>
        </w:rPr>
        <w:t>/</w:t>
      </w:r>
      <w:proofErr w:type="spellStart"/>
      <w:r w:rsidRPr="00E9645E">
        <w:rPr>
          <w:rFonts w:ascii="Gentium Plus" w:hAnsi="Gentium Plus" w:cs="Gentium Plus"/>
          <w:color w:val="FF0000"/>
          <w:spacing w:val="-2"/>
          <w:sz w:val="19"/>
          <w:szCs w:val="19"/>
        </w:rPr>
        <w:t>texts</w:t>
      </w:r>
      <w:proofErr w:type="spellEnd"/>
      <w:r w:rsidRPr="00E9645E">
        <w:rPr>
          <w:rFonts w:ascii="Gentium Plus" w:hAnsi="Gentium Plus" w:cs="Gentium Plus"/>
          <w:color w:val="FF0000"/>
          <w:spacing w:val="-2"/>
          <w:sz w:val="19"/>
          <w:szCs w:val="19"/>
        </w:rPr>
        <w:t xml:space="preserve">, </w:t>
      </w:r>
      <w:proofErr w:type="gramStart"/>
      <w:r w:rsidRPr="00E9645E">
        <w:rPr>
          <w:rFonts w:ascii="Gentium Plus" w:hAnsi="Gentium Plus" w:cs="Gentium Plus"/>
          <w:color w:val="FF0000"/>
          <w:spacing w:val="-2"/>
          <w:sz w:val="19"/>
          <w:szCs w:val="19"/>
        </w:rPr>
        <w:t>data</w:t>
      </w:r>
      <w:proofErr w:type="gram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ollection</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proces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alytical</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echnique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ontent</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descrip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or</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onceptual</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alysi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indicated</w:t>
      </w:r>
      <w:proofErr w:type="spellEnd"/>
      <w:r w:rsidRPr="00E9645E">
        <w:rPr>
          <w:rFonts w:ascii="Gentium Plus" w:hAnsi="Gentium Plus" w:cs="Gentium Plus"/>
          <w:color w:val="FF0000"/>
          <w:spacing w:val="-2"/>
          <w:sz w:val="19"/>
          <w:szCs w:val="19"/>
        </w:rPr>
        <w:t>.</w:t>
      </w:r>
    </w:p>
    <w:p w14:paraId="27733CEF" w14:textId="77777777" w:rsidR="00E9645E" w:rsidRPr="00E9645E" w:rsidRDefault="00E9645E" w:rsidP="00E9645E">
      <w:pPr>
        <w:numPr>
          <w:ilvl w:val="0"/>
          <w:numId w:val="10"/>
        </w:num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color w:val="FF0000"/>
          <w:spacing w:val="-2"/>
          <w:sz w:val="19"/>
          <w:szCs w:val="19"/>
        </w:rPr>
        <w:t>If</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tudy</w:t>
      </w:r>
      <w:proofErr w:type="spellEnd"/>
      <w:r w:rsidRPr="00E9645E">
        <w:rPr>
          <w:rFonts w:ascii="Gentium Plus" w:hAnsi="Gentium Plus" w:cs="Gentium Plus"/>
          <w:color w:val="FF0000"/>
          <w:spacing w:val="-2"/>
          <w:sz w:val="19"/>
          <w:szCs w:val="19"/>
        </w:rPr>
        <w:t xml:space="preserve"> is a </w:t>
      </w:r>
      <w:proofErr w:type="spellStart"/>
      <w:r w:rsidRPr="00E9645E">
        <w:rPr>
          <w:rFonts w:ascii="Gentium Plus" w:hAnsi="Gentium Plus" w:cs="Gentium Plus"/>
          <w:b/>
          <w:bCs/>
          <w:color w:val="FF0000"/>
          <w:spacing w:val="-2"/>
          <w:sz w:val="19"/>
          <w:szCs w:val="19"/>
        </w:rPr>
        <w:t>mixed-methods</w:t>
      </w:r>
      <w:proofErr w:type="spellEnd"/>
      <w:r w:rsidRPr="00E9645E">
        <w:rPr>
          <w:rFonts w:ascii="Gentium Plus" w:hAnsi="Gentium Plus" w:cs="Gentium Plus"/>
          <w:b/>
          <w:bCs/>
          <w:color w:val="FF0000"/>
          <w:spacing w:val="-2"/>
          <w:sz w:val="19"/>
          <w:szCs w:val="19"/>
        </w:rPr>
        <w:t xml:space="preserve"> </w:t>
      </w:r>
      <w:proofErr w:type="spellStart"/>
      <w:r w:rsidRPr="00E9645E">
        <w:rPr>
          <w:rFonts w:ascii="Gentium Plus" w:hAnsi="Gentium Plus" w:cs="Gentium Plus"/>
          <w:b/>
          <w:bCs/>
          <w:color w:val="FF0000"/>
          <w:spacing w:val="-2"/>
          <w:sz w:val="19"/>
          <w:szCs w:val="19"/>
        </w:rPr>
        <w:t>research</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ype</w:t>
      </w:r>
      <w:proofErr w:type="spellEnd"/>
      <w:r w:rsidRPr="00E9645E">
        <w:rPr>
          <w:rFonts w:ascii="Gentium Plus" w:hAnsi="Gentium Plus" w:cs="Gentium Plus"/>
          <w:color w:val="FF0000"/>
          <w:spacing w:val="-2"/>
          <w:sz w:val="19"/>
          <w:szCs w:val="19"/>
        </w:rPr>
        <w:t xml:space="preserve"> of </w:t>
      </w:r>
      <w:proofErr w:type="spellStart"/>
      <w:r w:rsidRPr="00E9645E">
        <w:rPr>
          <w:rFonts w:ascii="Gentium Plus" w:hAnsi="Gentium Plus" w:cs="Gentium Plus"/>
          <w:color w:val="FF0000"/>
          <w:spacing w:val="-2"/>
          <w:sz w:val="19"/>
          <w:szCs w:val="19"/>
        </w:rPr>
        <w:t>mixe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design</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explanator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explorator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oncurrent</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integration</w:t>
      </w:r>
      <w:proofErr w:type="spellEnd"/>
      <w:r w:rsidRPr="00E9645E">
        <w:rPr>
          <w:rFonts w:ascii="Gentium Plus" w:hAnsi="Gentium Plus" w:cs="Gentium Plus"/>
          <w:color w:val="FF0000"/>
          <w:spacing w:val="-2"/>
          <w:sz w:val="19"/>
          <w:szCs w:val="19"/>
        </w:rPr>
        <w:t xml:space="preserve"> of </w:t>
      </w:r>
      <w:proofErr w:type="spellStart"/>
      <w:r w:rsidRPr="00E9645E">
        <w:rPr>
          <w:rFonts w:ascii="Gentium Plus" w:hAnsi="Gentium Plus" w:cs="Gentium Plus"/>
          <w:color w:val="FF0000"/>
          <w:spacing w:val="-2"/>
          <w:sz w:val="19"/>
          <w:szCs w:val="19"/>
        </w:rPr>
        <w:t>quant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qual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phase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explained</w:t>
      </w:r>
      <w:proofErr w:type="spellEnd"/>
      <w:r w:rsidRPr="00E9645E">
        <w:rPr>
          <w:rFonts w:ascii="Gentium Plus" w:hAnsi="Gentium Plus" w:cs="Gentium Plus"/>
          <w:color w:val="FF0000"/>
          <w:spacing w:val="-2"/>
          <w:sz w:val="19"/>
          <w:szCs w:val="19"/>
        </w:rPr>
        <w:t>.</w:t>
      </w:r>
    </w:p>
    <w:p w14:paraId="6DD2ADF9" w14:textId="5D504084" w:rsidR="00E9645E" w:rsidRPr="00E9645E" w:rsidRDefault="00E9645E" w:rsidP="00E9645E">
      <w:p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b/>
          <w:bCs/>
          <w:color w:val="FF0000"/>
          <w:spacing w:val="-2"/>
          <w:sz w:val="19"/>
          <w:szCs w:val="19"/>
        </w:rPr>
        <w:t>Findings</w:t>
      </w:r>
      <w:proofErr w:type="spellEnd"/>
      <w:r w:rsidRPr="00E9645E">
        <w:rPr>
          <w:rFonts w:ascii="Gentium Plus" w:hAnsi="Gentium Plus" w:cs="Gentium Plus"/>
          <w:b/>
          <w:bCs/>
          <w:color w:val="FF0000"/>
          <w:spacing w:val="-2"/>
          <w:sz w:val="19"/>
          <w:szCs w:val="19"/>
        </w:rPr>
        <w:t>:</w:t>
      </w:r>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main </w:t>
      </w:r>
      <w:proofErr w:type="spellStart"/>
      <w:r w:rsidRPr="00E9645E">
        <w:rPr>
          <w:rFonts w:ascii="Gentium Plus" w:hAnsi="Gentium Plus" w:cs="Gentium Plus"/>
          <w:color w:val="FF0000"/>
          <w:spacing w:val="-2"/>
          <w:sz w:val="19"/>
          <w:szCs w:val="19"/>
        </w:rPr>
        <w:t>results</w:t>
      </w:r>
      <w:proofErr w:type="spellEnd"/>
      <w:r w:rsidRPr="00E9645E">
        <w:rPr>
          <w:rFonts w:ascii="Gentium Plus" w:hAnsi="Gentium Plus" w:cs="Gentium Plus"/>
          <w:color w:val="FF0000"/>
          <w:spacing w:val="-2"/>
          <w:sz w:val="19"/>
          <w:szCs w:val="19"/>
        </w:rPr>
        <w:t xml:space="preserve"> of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tud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presented</w:t>
      </w:r>
      <w:proofErr w:type="spellEnd"/>
      <w:r w:rsidRPr="00E9645E">
        <w:rPr>
          <w:rFonts w:ascii="Gentium Plus" w:hAnsi="Gentium Plus" w:cs="Gentium Plus"/>
          <w:color w:val="FF0000"/>
          <w:spacing w:val="-2"/>
          <w:sz w:val="19"/>
          <w:szCs w:val="19"/>
        </w:rPr>
        <w:t>.</w:t>
      </w:r>
    </w:p>
    <w:p w14:paraId="46691F9E" w14:textId="77777777" w:rsidR="00E9645E" w:rsidRPr="00E9645E" w:rsidRDefault="00E9645E" w:rsidP="00E9645E">
      <w:pPr>
        <w:numPr>
          <w:ilvl w:val="0"/>
          <w:numId w:val="11"/>
        </w:num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color w:val="FF0000"/>
          <w:spacing w:val="-2"/>
          <w:sz w:val="19"/>
          <w:szCs w:val="19"/>
        </w:rPr>
        <w:t>For</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b/>
          <w:bCs/>
          <w:color w:val="FF0000"/>
          <w:spacing w:val="-2"/>
          <w:sz w:val="19"/>
          <w:szCs w:val="19"/>
        </w:rPr>
        <w:t>quant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research</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tatistical</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finding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ignificanc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levels</w:t>
      </w:r>
      <w:proofErr w:type="spellEnd"/>
      <w:r w:rsidRPr="00E9645E">
        <w:rPr>
          <w:rFonts w:ascii="Gentium Plus" w:hAnsi="Gentium Plus" w:cs="Gentium Plus"/>
          <w:color w:val="FF0000"/>
          <w:spacing w:val="-2"/>
          <w:sz w:val="19"/>
          <w:szCs w:val="19"/>
        </w:rPr>
        <w:t>.</w:t>
      </w:r>
    </w:p>
    <w:p w14:paraId="49EEDB78" w14:textId="77777777" w:rsidR="00E9645E" w:rsidRPr="00E9645E" w:rsidRDefault="00E9645E" w:rsidP="00E9645E">
      <w:pPr>
        <w:numPr>
          <w:ilvl w:val="0"/>
          <w:numId w:val="11"/>
        </w:num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color w:val="FF0000"/>
          <w:spacing w:val="-2"/>
          <w:sz w:val="19"/>
          <w:szCs w:val="19"/>
        </w:rPr>
        <w:t>For</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b/>
          <w:bCs/>
          <w:color w:val="FF0000"/>
          <w:spacing w:val="-2"/>
          <w:sz w:val="19"/>
          <w:szCs w:val="19"/>
        </w:rPr>
        <w:t>qual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research</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me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ategorie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direct</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quotations</w:t>
      </w:r>
      <w:proofErr w:type="spellEnd"/>
      <w:r w:rsidRPr="00E9645E">
        <w:rPr>
          <w:rFonts w:ascii="Gentium Plus" w:hAnsi="Gentium Plus" w:cs="Gentium Plus"/>
          <w:color w:val="FF0000"/>
          <w:spacing w:val="-2"/>
          <w:sz w:val="19"/>
          <w:szCs w:val="19"/>
        </w:rPr>
        <w:t>.</w:t>
      </w:r>
    </w:p>
    <w:p w14:paraId="6B667A16" w14:textId="77777777" w:rsidR="00E9645E" w:rsidRPr="00E9645E" w:rsidRDefault="00E9645E" w:rsidP="00E9645E">
      <w:pPr>
        <w:numPr>
          <w:ilvl w:val="0"/>
          <w:numId w:val="11"/>
        </w:num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color w:val="FF0000"/>
          <w:spacing w:val="-2"/>
          <w:sz w:val="19"/>
          <w:szCs w:val="19"/>
        </w:rPr>
        <w:t>For</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b/>
          <w:bCs/>
          <w:color w:val="FF0000"/>
          <w:spacing w:val="-2"/>
          <w:sz w:val="19"/>
          <w:szCs w:val="19"/>
        </w:rPr>
        <w:t>mixed-method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research</w:t>
      </w:r>
      <w:proofErr w:type="spellEnd"/>
      <w:r w:rsidRPr="00E9645E">
        <w:rPr>
          <w:rFonts w:ascii="Gentium Plus" w:hAnsi="Gentium Plus" w:cs="Gentium Plus"/>
          <w:color w:val="FF0000"/>
          <w:spacing w:val="-2"/>
          <w:sz w:val="19"/>
          <w:szCs w:val="19"/>
        </w:rPr>
        <w:t xml:space="preserve">: an </w:t>
      </w:r>
      <w:proofErr w:type="spellStart"/>
      <w:r w:rsidRPr="00E9645E">
        <w:rPr>
          <w:rFonts w:ascii="Gentium Plus" w:hAnsi="Gentium Plus" w:cs="Gentium Plus"/>
          <w:color w:val="FF0000"/>
          <w:spacing w:val="-2"/>
          <w:sz w:val="19"/>
          <w:szCs w:val="19"/>
        </w:rPr>
        <w:t>integrate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presentation</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wher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quant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finding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r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upporte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b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qualitativ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mes</w:t>
      </w:r>
      <w:proofErr w:type="spellEnd"/>
      <w:r w:rsidRPr="00E9645E">
        <w:rPr>
          <w:rFonts w:ascii="Gentium Plus" w:hAnsi="Gentium Plus" w:cs="Gentium Plus"/>
          <w:color w:val="FF0000"/>
          <w:spacing w:val="-2"/>
          <w:sz w:val="19"/>
          <w:szCs w:val="19"/>
        </w:rPr>
        <w:t>.</w:t>
      </w:r>
    </w:p>
    <w:p w14:paraId="5B0A2BBB" w14:textId="515F9AB3" w:rsidR="00E9645E" w:rsidRPr="00BB39F5" w:rsidRDefault="00E9645E" w:rsidP="00E9645E">
      <w:pPr>
        <w:spacing w:after="0" w:line="216" w:lineRule="auto"/>
        <w:jc w:val="both"/>
        <w:rPr>
          <w:rFonts w:ascii="Gentium Plus" w:hAnsi="Gentium Plus" w:cs="Gentium Plus"/>
          <w:color w:val="FF0000"/>
          <w:spacing w:val="-2"/>
          <w:sz w:val="19"/>
          <w:szCs w:val="19"/>
        </w:rPr>
      </w:pPr>
      <w:proofErr w:type="spellStart"/>
      <w:r w:rsidRPr="00E9645E">
        <w:rPr>
          <w:rFonts w:ascii="Gentium Plus" w:hAnsi="Gentium Plus" w:cs="Gentium Plus"/>
          <w:b/>
          <w:bCs/>
          <w:color w:val="FF0000"/>
          <w:spacing w:val="-2"/>
          <w:sz w:val="19"/>
          <w:szCs w:val="19"/>
        </w:rPr>
        <w:t>Conclusion</w:t>
      </w:r>
      <w:proofErr w:type="spellEnd"/>
      <w:r w:rsidRPr="00E9645E">
        <w:rPr>
          <w:rFonts w:ascii="Gentium Plus" w:hAnsi="Gentium Plus" w:cs="Gentium Plus"/>
          <w:b/>
          <w:bCs/>
          <w:color w:val="FF0000"/>
          <w:spacing w:val="-2"/>
          <w:sz w:val="19"/>
          <w:szCs w:val="19"/>
        </w:rPr>
        <w:t>:</w:t>
      </w:r>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tudy’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ontribution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originalit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oretical</w:t>
      </w:r>
      <w:proofErr w:type="spellEnd"/>
      <w:r w:rsidRPr="00E9645E">
        <w:rPr>
          <w:rFonts w:ascii="Gentium Plus" w:hAnsi="Gentium Plus" w:cs="Gentium Plus"/>
          <w:color w:val="FF0000"/>
          <w:spacing w:val="-2"/>
          <w:sz w:val="19"/>
          <w:szCs w:val="19"/>
        </w:rPr>
        <w:t>/</w:t>
      </w:r>
      <w:proofErr w:type="spellStart"/>
      <w:r w:rsidRPr="00E9645E">
        <w:rPr>
          <w:rFonts w:ascii="Gentium Plus" w:hAnsi="Gentium Plus" w:cs="Gentium Plus"/>
          <w:color w:val="FF0000"/>
          <w:spacing w:val="-2"/>
          <w:sz w:val="19"/>
          <w:szCs w:val="19"/>
        </w:rPr>
        <w:t>practical</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implication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recommendation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be </w:t>
      </w:r>
      <w:proofErr w:type="spellStart"/>
      <w:r w:rsidRPr="00E9645E">
        <w:rPr>
          <w:rFonts w:ascii="Gentium Plus" w:hAnsi="Gentium Plus" w:cs="Gentium Plus"/>
          <w:color w:val="FF0000"/>
          <w:spacing w:val="-2"/>
          <w:sz w:val="19"/>
          <w:szCs w:val="19"/>
        </w:rPr>
        <w:t>state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Th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bstract</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houl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lso</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establish</w:t>
      </w:r>
      <w:proofErr w:type="spellEnd"/>
      <w:r w:rsidRPr="00E9645E">
        <w:rPr>
          <w:rFonts w:ascii="Gentium Plus" w:hAnsi="Gentium Plus" w:cs="Gentium Plus"/>
          <w:color w:val="FF0000"/>
          <w:spacing w:val="-2"/>
          <w:sz w:val="19"/>
          <w:szCs w:val="19"/>
        </w:rPr>
        <w:t xml:space="preserve"> a </w:t>
      </w:r>
      <w:proofErr w:type="spellStart"/>
      <w:r w:rsidRPr="00E9645E">
        <w:rPr>
          <w:rFonts w:ascii="Gentium Plus" w:hAnsi="Gentium Plus" w:cs="Gentium Plus"/>
          <w:color w:val="FF0000"/>
          <w:spacing w:val="-2"/>
          <w:sz w:val="19"/>
          <w:szCs w:val="19"/>
        </w:rPr>
        <w:t>connection</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with</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urrent</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literatur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contemporar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debate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or</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present-day</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issue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and</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provid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guiding</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suggestions</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for</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future</w:t>
      </w:r>
      <w:proofErr w:type="spellEnd"/>
      <w:r w:rsidRPr="00E9645E">
        <w:rPr>
          <w:rFonts w:ascii="Gentium Plus" w:hAnsi="Gentium Plus" w:cs="Gentium Plus"/>
          <w:color w:val="FF0000"/>
          <w:spacing w:val="-2"/>
          <w:sz w:val="19"/>
          <w:szCs w:val="19"/>
        </w:rPr>
        <w:t xml:space="preserve"> </w:t>
      </w:r>
      <w:proofErr w:type="spellStart"/>
      <w:r w:rsidRPr="00E9645E">
        <w:rPr>
          <w:rFonts w:ascii="Gentium Plus" w:hAnsi="Gentium Plus" w:cs="Gentium Plus"/>
          <w:color w:val="FF0000"/>
          <w:spacing w:val="-2"/>
          <w:sz w:val="19"/>
          <w:szCs w:val="19"/>
        </w:rPr>
        <w:t>research</w:t>
      </w:r>
      <w:proofErr w:type="spellEnd"/>
      <w:r w:rsidRPr="00E9645E">
        <w:rPr>
          <w:rFonts w:ascii="Gentium Plus" w:hAnsi="Gentium Plus" w:cs="Gentium Plus"/>
          <w:color w:val="FF0000"/>
          <w:spacing w:val="-2"/>
          <w:sz w:val="19"/>
          <w:szCs w:val="19"/>
        </w:rPr>
        <w:t>.</w:t>
      </w:r>
    </w:p>
    <w:p w14:paraId="303C91E1" w14:textId="3690F348" w:rsidR="00E9645E" w:rsidRDefault="00E9645E" w:rsidP="00E9645E">
      <w:pPr>
        <w:spacing w:after="0" w:line="216" w:lineRule="auto"/>
        <w:jc w:val="both"/>
        <w:rPr>
          <w:rFonts w:ascii="Gentium Plus" w:hAnsi="Gentium Plus" w:cs="Gentium Plus"/>
          <w:color w:val="000000" w:themeColor="text1"/>
          <w:spacing w:val="-2"/>
          <w:sz w:val="19"/>
          <w:szCs w:val="19"/>
        </w:rPr>
      </w:pPr>
      <w:proofErr w:type="spellStart"/>
      <w:r w:rsidRPr="00E9645E">
        <w:rPr>
          <w:rFonts w:ascii="Gentium Plus" w:hAnsi="Gentium Plus" w:cs="Gentium Plus"/>
          <w:b/>
          <w:bCs/>
          <w:color w:val="000000" w:themeColor="text1"/>
          <w:spacing w:val="-2"/>
          <w:sz w:val="19"/>
          <w:szCs w:val="19"/>
        </w:rPr>
        <w:t>Purpose</w:t>
      </w:r>
      <w:proofErr w:type="spellEnd"/>
      <w:r w:rsidRPr="00BB39F5">
        <w:rPr>
          <w:rFonts w:ascii="Gentium Plus" w:hAnsi="Gentium Plus" w:cs="Gentium Plus"/>
          <w:b/>
          <w:bCs/>
          <w:color w:val="000000" w:themeColor="text1"/>
          <w:spacing w:val="-2"/>
          <w:sz w:val="19"/>
          <w:szCs w:val="19"/>
        </w:rPr>
        <w:t>:</w:t>
      </w:r>
      <w:r w:rsidRPr="00BB39F5">
        <w:rPr>
          <w:rFonts w:ascii="Gentium Plus" w:hAnsi="Gentium Plus" w:cs="Gentium Plus"/>
          <w:color w:val="000000" w:themeColor="text1"/>
          <w:spacing w:val="-2"/>
          <w:sz w:val="19"/>
          <w:szCs w:val="19"/>
        </w:rPr>
        <w:t xml:space="preserve"> </w:t>
      </w:r>
      <w:proofErr w:type="spellStart"/>
      <w:r>
        <w:rPr>
          <w:rFonts w:ascii="Gentium Plus" w:hAnsi="Gentium Plus" w:cs="Gentium Plus"/>
          <w:color w:val="000000" w:themeColor="text1"/>
          <w:spacing w:val="-2"/>
          <w:sz w:val="19"/>
          <w:szCs w:val="19"/>
        </w:rPr>
        <w:t>X</w:t>
      </w:r>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Pr>
          <w:rFonts w:ascii="Gentium Plus" w:hAnsi="Gentium Plus" w:cs="Gentium Plus"/>
          <w:color w:val="000000" w:themeColor="text1"/>
          <w:spacing w:val="-2"/>
          <w:sz w:val="19"/>
          <w:szCs w:val="19"/>
        </w:rPr>
        <w:t>.</w:t>
      </w:r>
    </w:p>
    <w:p w14:paraId="1EB542A0" w14:textId="36F792B1" w:rsidR="00E9645E" w:rsidRDefault="00E9645E" w:rsidP="00E9645E">
      <w:pPr>
        <w:spacing w:after="0" w:line="216" w:lineRule="auto"/>
        <w:jc w:val="both"/>
        <w:rPr>
          <w:rFonts w:ascii="Gentium Plus" w:hAnsi="Gentium Plus" w:cs="Gentium Plus"/>
          <w:color w:val="000000" w:themeColor="text1"/>
          <w:spacing w:val="-2"/>
          <w:sz w:val="19"/>
          <w:szCs w:val="19"/>
        </w:rPr>
      </w:pPr>
      <w:proofErr w:type="spellStart"/>
      <w:r w:rsidRPr="00E9645E">
        <w:rPr>
          <w:rFonts w:ascii="Gentium Plus" w:hAnsi="Gentium Plus" w:cs="Gentium Plus"/>
          <w:b/>
          <w:bCs/>
          <w:color w:val="000000" w:themeColor="text1"/>
          <w:spacing w:val="-2"/>
          <w:sz w:val="19"/>
          <w:szCs w:val="19"/>
        </w:rPr>
        <w:t>Method</w:t>
      </w:r>
      <w:proofErr w:type="spellEnd"/>
      <w:r w:rsidRPr="00BB39F5">
        <w:rPr>
          <w:rFonts w:ascii="Gentium Plus" w:hAnsi="Gentium Plus" w:cs="Gentium Plus"/>
          <w:b/>
          <w:bCs/>
          <w:color w:val="000000" w:themeColor="text1"/>
          <w:spacing w:val="-2"/>
          <w:sz w:val="19"/>
          <w:szCs w:val="19"/>
        </w:rPr>
        <w:t>:</w:t>
      </w:r>
      <w:r w:rsidRPr="00BB39F5">
        <w:rPr>
          <w:rFonts w:ascii="Gentium Plus" w:hAnsi="Gentium Plus" w:cs="Gentium Plus"/>
          <w:color w:val="000000" w:themeColor="text1"/>
          <w:spacing w:val="-2"/>
          <w:sz w:val="19"/>
          <w:szCs w:val="19"/>
        </w:rPr>
        <w:t xml:space="preserve"> </w:t>
      </w:r>
      <w:proofErr w:type="spellStart"/>
      <w:r>
        <w:rPr>
          <w:rFonts w:ascii="Gentium Plus" w:hAnsi="Gentium Plus" w:cs="Gentium Plus"/>
          <w:color w:val="000000" w:themeColor="text1"/>
          <w:spacing w:val="-2"/>
          <w:sz w:val="19"/>
          <w:szCs w:val="19"/>
        </w:rPr>
        <w:t>X</w:t>
      </w:r>
      <w:r w:rsidRPr="005F0436">
        <w:rPr>
          <w:rFonts w:ascii="Gentium Plus" w:hAnsi="Gentium Plus" w:cs="Gentium Plus"/>
          <w:color w:val="000000" w:themeColor="text1"/>
          <w:spacing w:val="-2"/>
          <w:sz w:val="19"/>
          <w:szCs w:val="19"/>
        </w:rPr>
        <w:t>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Pr>
          <w:rFonts w:ascii="Gentium Plus" w:hAnsi="Gentium Plus" w:cs="Gentium Plus"/>
          <w:color w:val="000000" w:themeColor="text1"/>
          <w:spacing w:val="-2"/>
          <w:sz w:val="19"/>
          <w:szCs w:val="19"/>
        </w:rPr>
        <w:t>.</w:t>
      </w:r>
    </w:p>
    <w:p w14:paraId="2AC9BE75" w14:textId="08A02A40" w:rsidR="00E9645E" w:rsidRDefault="00E9645E" w:rsidP="00E9645E">
      <w:pPr>
        <w:spacing w:after="0" w:line="216" w:lineRule="auto"/>
        <w:jc w:val="both"/>
        <w:rPr>
          <w:rFonts w:ascii="Gentium Plus" w:hAnsi="Gentium Plus" w:cs="Gentium Plus"/>
          <w:color w:val="000000" w:themeColor="text1"/>
          <w:spacing w:val="-2"/>
          <w:sz w:val="19"/>
          <w:szCs w:val="19"/>
        </w:rPr>
      </w:pPr>
      <w:proofErr w:type="spellStart"/>
      <w:r w:rsidRPr="00E9645E">
        <w:rPr>
          <w:rFonts w:ascii="Gentium Plus" w:hAnsi="Gentium Plus" w:cs="Gentium Plus"/>
          <w:b/>
          <w:bCs/>
          <w:color w:val="000000" w:themeColor="text1"/>
          <w:spacing w:val="-2"/>
          <w:sz w:val="19"/>
          <w:szCs w:val="19"/>
        </w:rPr>
        <w:lastRenderedPageBreak/>
        <w:t>Findings</w:t>
      </w:r>
      <w:proofErr w:type="spellEnd"/>
      <w:r w:rsidRPr="00BB39F5">
        <w:rPr>
          <w:rFonts w:ascii="Gentium Plus" w:hAnsi="Gentium Plus" w:cs="Gentium Plus"/>
          <w:b/>
          <w:bCs/>
          <w:color w:val="000000" w:themeColor="text1"/>
          <w:spacing w:val="-2"/>
          <w:sz w:val="19"/>
          <w:szCs w:val="19"/>
        </w:rPr>
        <w:t>:</w:t>
      </w:r>
      <w:r w:rsidRPr="00BB39F5">
        <w:rPr>
          <w:rFonts w:ascii="Gentium Plus" w:hAnsi="Gentium Plus" w:cs="Gentium Plus"/>
          <w:color w:val="000000" w:themeColor="text1"/>
          <w:spacing w:val="-2"/>
          <w:sz w:val="19"/>
          <w:szCs w:val="19"/>
        </w:rPr>
        <w:t xml:space="preserve"> </w:t>
      </w:r>
      <w:proofErr w:type="spellStart"/>
      <w:r>
        <w:rPr>
          <w:rFonts w:ascii="Gentium Plus" w:hAnsi="Gentium Plus" w:cs="Gentium Plus"/>
          <w:color w:val="000000" w:themeColor="text1"/>
          <w:spacing w:val="-2"/>
          <w:sz w:val="19"/>
          <w:szCs w:val="19"/>
        </w:rPr>
        <w:t>X</w:t>
      </w:r>
      <w:r w:rsidRPr="005F0436">
        <w:rPr>
          <w:rFonts w:ascii="Gentium Plus" w:hAnsi="Gentium Plus" w:cs="Gentium Plus"/>
          <w:color w:val="000000" w:themeColor="text1"/>
          <w:spacing w:val="-2"/>
          <w:sz w:val="19"/>
          <w:szCs w:val="19"/>
        </w:rPr>
        <w:t>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Pr>
          <w:rFonts w:ascii="Gentium Plus" w:hAnsi="Gentium Plus" w:cs="Gentium Plus"/>
          <w:color w:val="000000" w:themeColor="text1"/>
          <w:spacing w:val="-2"/>
          <w:sz w:val="19"/>
          <w:szCs w:val="19"/>
        </w:rPr>
        <w:t>.</w:t>
      </w:r>
    </w:p>
    <w:p w14:paraId="5618B246" w14:textId="37C0F11C" w:rsidR="00496269" w:rsidRPr="00E9645E" w:rsidRDefault="00E9645E" w:rsidP="00E9645E">
      <w:pPr>
        <w:spacing w:after="0" w:line="216" w:lineRule="auto"/>
        <w:jc w:val="both"/>
        <w:rPr>
          <w:rFonts w:ascii="Gentium Plus" w:hAnsi="Gentium Plus" w:cs="Gentium Plus"/>
          <w:color w:val="000000" w:themeColor="text1"/>
          <w:spacing w:val="-2"/>
          <w:sz w:val="20"/>
          <w:szCs w:val="20"/>
        </w:rPr>
      </w:pPr>
      <w:r w:rsidRPr="005F0436">
        <w:rPr>
          <w:rFonts w:ascii="Gentium Plus" w:hAnsi="Gentium Plus" w:cs="Gentium Plus"/>
          <w:color w:val="000000" w:themeColor="text1"/>
          <w:spacing w:val="-2"/>
          <w:sz w:val="19"/>
          <w:szCs w:val="19"/>
        </w:rPr>
        <w:t xml:space="preserve"> </w:t>
      </w:r>
      <w:proofErr w:type="spellStart"/>
      <w:proofErr w:type="gramStart"/>
      <w:r w:rsidRPr="005F0436">
        <w:rPr>
          <w:rFonts w:ascii="Gentium Plus" w:hAnsi="Gentium Plus" w:cs="Gentium Plus"/>
          <w:color w:val="000000" w:themeColor="text1"/>
          <w:spacing w:val="-2"/>
          <w:sz w:val="19"/>
          <w:szCs w:val="19"/>
        </w:rPr>
        <w:t>xxxxx</w:t>
      </w:r>
      <w:proofErr w:type="spellEnd"/>
      <w:proofErr w:type="gram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E9645E">
        <w:rPr>
          <w:rFonts w:ascii="Gentium Plus" w:hAnsi="Gentium Plus" w:cs="Gentium Plus"/>
          <w:b/>
          <w:bCs/>
          <w:color w:val="000000" w:themeColor="text1"/>
          <w:spacing w:val="-2"/>
          <w:sz w:val="19"/>
          <w:szCs w:val="19"/>
        </w:rPr>
        <w:t>Conclusion</w:t>
      </w:r>
      <w:proofErr w:type="spellEnd"/>
      <w:r w:rsidRPr="00BB39F5">
        <w:rPr>
          <w:rFonts w:ascii="Gentium Plus" w:hAnsi="Gentium Plus" w:cs="Gentium Plus"/>
          <w:color w:val="000000" w:themeColor="text1"/>
          <w:spacing w:val="-2"/>
          <w:sz w:val="19"/>
          <w:szCs w:val="19"/>
        </w:rPr>
        <w:t xml:space="preserve">: </w:t>
      </w:r>
      <w:proofErr w:type="spellStart"/>
      <w:r>
        <w:rPr>
          <w:rFonts w:ascii="Gentium Plus" w:hAnsi="Gentium Plus" w:cs="Gentium Plus"/>
          <w:color w:val="000000" w:themeColor="text1"/>
          <w:spacing w:val="-2"/>
          <w:sz w:val="19"/>
          <w:szCs w:val="19"/>
        </w:rPr>
        <w:t>X</w:t>
      </w:r>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proofErr w:type="gramStart"/>
      <w:r w:rsidRPr="005F0436">
        <w:rPr>
          <w:rFonts w:ascii="Gentium Plus" w:hAnsi="Gentium Plus" w:cs="Gentium Plus"/>
          <w:color w:val="000000" w:themeColor="text1"/>
          <w:spacing w:val="-2"/>
          <w:sz w:val="19"/>
          <w:szCs w:val="19"/>
        </w:rPr>
        <w:t>xxxxx</w:t>
      </w:r>
      <w:proofErr w:type="spellEnd"/>
      <w:r w:rsidRPr="00496269">
        <w:rPr>
          <w:rFonts w:ascii="Gentium Plus" w:hAnsi="Gentium Plus" w:cs="Gentium Plus"/>
          <w:color w:val="000000" w:themeColor="text1"/>
          <w:spacing w:val="-2"/>
          <w:sz w:val="20"/>
          <w:szCs w:val="20"/>
        </w:rPr>
        <w:t>.</w:t>
      </w:r>
      <w:r w:rsidR="00496269" w:rsidRPr="00711609">
        <w:rPr>
          <w:rFonts w:ascii="Gentium Plus" w:hAnsi="Gentium Plus" w:cs="Gentium Plus"/>
          <w:color w:val="000000" w:themeColor="text1"/>
          <w:spacing w:val="-4"/>
          <w:sz w:val="20"/>
          <w:szCs w:val="20"/>
          <w:lang w:val="en-US"/>
        </w:rPr>
        <w:t>.</w:t>
      </w:r>
      <w:proofErr w:type="gramEnd"/>
    </w:p>
    <w:p w14:paraId="0C7C1BDF" w14:textId="77777777" w:rsidR="00496269" w:rsidRPr="00711609" w:rsidRDefault="00496269" w:rsidP="00C2541A">
      <w:pPr>
        <w:pStyle w:val="Balk1"/>
        <w:spacing w:line="211" w:lineRule="auto"/>
        <w:ind w:firstLine="0"/>
      </w:pPr>
      <w:r w:rsidRPr="00711609">
        <w:t>Keywords</w:t>
      </w:r>
    </w:p>
    <w:p w14:paraId="7DE70B7A" w14:textId="77777777" w:rsidR="00734892" w:rsidRDefault="00734892" w:rsidP="00734892">
      <w:pPr>
        <w:spacing w:after="0" w:line="216" w:lineRule="auto"/>
        <w:jc w:val="both"/>
        <w:rPr>
          <w:rFonts w:ascii="Gentium Plus" w:hAnsi="Gentium Plus" w:cs="Gentium Plus"/>
          <w:color w:val="000000" w:themeColor="text1"/>
          <w:spacing w:val="-2"/>
          <w:sz w:val="20"/>
          <w:szCs w:val="20"/>
        </w:rPr>
      </w:pP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6741543C" w14:textId="77777777" w:rsidR="00496269" w:rsidRPr="00711609" w:rsidRDefault="00496269" w:rsidP="00723A7E">
      <w:pPr>
        <w:pStyle w:val="Balk1"/>
        <w:spacing w:before="360"/>
        <w:ind w:firstLine="0"/>
      </w:pPr>
      <w:proofErr w:type="spellStart"/>
      <w:r w:rsidRPr="00711609">
        <w:t>Highlights</w:t>
      </w:r>
      <w:proofErr w:type="spellEnd"/>
    </w:p>
    <w:p w14:paraId="0789EB2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bookmarkStart w:id="1" w:name="_Hlk152927961"/>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5FCBE1B"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2B45ADB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3E479E6"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962666A" w14:textId="01A78D4D" w:rsidR="00734892" w:rsidRP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bookmarkEnd w:id="1"/>
    <w:p w14:paraId="2BB5C7DD" w14:textId="77777777" w:rsidR="00734892" w:rsidRDefault="00734892"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p>
    <w:p w14:paraId="6AE0D9A2" w14:textId="3A62D60A" w:rsidR="00734892" w:rsidRPr="00734892" w:rsidRDefault="00441BCF" w:rsidP="00E620A2">
      <w:pPr>
        <w:autoSpaceDE w:val="0"/>
        <w:autoSpaceDN w:val="0"/>
        <w:adjustRightInd w:val="0"/>
        <w:spacing w:after="0" w:line="216" w:lineRule="auto"/>
        <w:ind w:left="1701" w:right="312" w:hanging="1701"/>
        <w:jc w:val="both"/>
        <w:rPr>
          <w:rFonts w:ascii="Gentium Plus" w:hAnsi="Gentium Plus" w:cs="Gentium Plus"/>
          <w:color w:val="FF0000"/>
          <w:spacing w:val="-2"/>
          <w:sz w:val="18"/>
          <w:szCs w:val="18"/>
        </w:rPr>
      </w:pPr>
      <w:r w:rsidRPr="00B82B12">
        <w:rPr>
          <w:rFonts w:ascii="Gentium Plus" w:eastAsia="Times New Roman" w:hAnsi="Gentium Plus" w:cs="Gentium Plus"/>
          <w:i/>
          <w:iCs/>
          <w:color w:val="000000"/>
          <w:spacing w:val="-2"/>
          <w:sz w:val="18"/>
          <w:szCs w:val="18"/>
          <w:lang w:val="en-US" w:eastAsia="tr-TR"/>
        </w:rPr>
        <w:t>Ethical Statement</w:t>
      </w:r>
      <w:r w:rsidRPr="00B82B12">
        <w:rPr>
          <w:rFonts w:ascii="Gentium Plus" w:eastAsia="Times New Roman" w:hAnsi="Gentium Plus" w:cs="Gentium Plus"/>
          <w:i/>
          <w:iCs/>
          <w:color w:val="000000"/>
          <w:spacing w:val="-2"/>
          <w:sz w:val="18"/>
          <w:szCs w:val="18"/>
          <w:lang w:val="en-US" w:eastAsia="tr-TR"/>
        </w:rPr>
        <w:tab/>
      </w:r>
      <w:proofErr w:type="spellStart"/>
      <w:r w:rsidR="00734892" w:rsidRPr="00734892">
        <w:rPr>
          <w:rFonts w:ascii="Gentium Plus" w:hAnsi="Gentium Plus" w:cs="Gentium Plus"/>
          <w:color w:val="FF0000"/>
          <w:spacing w:val="-2"/>
          <w:sz w:val="18"/>
          <w:szCs w:val="18"/>
        </w:rPr>
        <w:t>This</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article</w:t>
      </w:r>
      <w:proofErr w:type="spellEnd"/>
      <w:r w:rsidR="00734892" w:rsidRPr="00734892">
        <w:rPr>
          <w:rFonts w:ascii="Gentium Plus" w:hAnsi="Gentium Plus" w:cs="Gentium Plus"/>
          <w:color w:val="FF0000"/>
          <w:spacing w:val="-2"/>
          <w:sz w:val="18"/>
          <w:szCs w:val="18"/>
        </w:rPr>
        <w:t xml:space="preserve"> is </w:t>
      </w:r>
      <w:proofErr w:type="spellStart"/>
      <w:r w:rsidR="00734892" w:rsidRPr="00734892">
        <w:rPr>
          <w:rFonts w:ascii="Gentium Plus" w:hAnsi="Gentium Plus" w:cs="Gentium Plus"/>
          <w:color w:val="FF0000"/>
          <w:spacing w:val="-2"/>
          <w:sz w:val="18"/>
          <w:szCs w:val="18"/>
        </w:rPr>
        <w:t>extract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from</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y</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aster</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doctor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entitled</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supervis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by</w:t>
      </w:r>
      <w:proofErr w:type="spellEnd"/>
      <w:r w:rsidR="00734892" w:rsidRPr="00734892">
        <w:rPr>
          <w:rFonts w:ascii="Gentium Plus" w:hAnsi="Gentium Plus" w:cs="Gentium Plus"/>
          <w:color w:val="FF0000"/>
          <w:spacing w:val="-2"/>
          <w:sz w:val="18"/>
          <w:szCs w:val="18"/>
        </w:rPr>
        <w:t xml:space="preserve"> … (</w:t>
      </w:r>
      <w:proofErr w:type="spellStart"/>
      <w:proofErr w:type="gramStart"/>
      <w:r w:rsidR="00734892" w:rsidRPr="00734892">
        <w:rPr>
          <w:rFonts w:ascii="Gentium Plus" w:hAnsi="Gentium Plus" w:cs="Gentium Plus"/>
          <w:color w:val="FF0000"/>
          <w:spacing w:val="-2"/>
          <w:sz w:val="18"/>
          <w:szCs w:val="18"/>
        </w:rPr>
        <w:t>Master’s</w:t>
      </w:r>
      <w:proofErr w:type="spellEnd"/>
      <w:proofErr w:type="gram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Ph.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University</w:t>
      </w:r>
      <w:proofErr w:type="spellEnd"/>
      <w:r w:rsidR="00734892" w:rsidRPr="00734892">
        <w:rPr>
          <w:rFonts w:ascii="Gentium Plus" w:hAnsi="Gentium Plus" w:cs="Gentium Plus"/>
          <w:color w:val="FF0000"/>
          <w:spacing w:val="-2"/>
          <w:sz w:val="18"/>
          <w:szCs w:val="18"/>
        </w:rPr>
        <w:t>, City/</w:t>
      </w:r>
      <w:proofErr w:type="spellStart"/>
      <w:r w:rsidR="00734892" w:rsidRPr="00734892">
        <w:rPr>
          <w:rFonts w:ascii="Gentium Plus" w:hAnsi="Gentium Plus" w:cs="Gentium Plus"/>
          <w:color w:val="FF0000"/>
          <w:spacing w:val="-2"/>
          <w:sz w:val="18"/>
          <w:szCs w:val="18"/>
        </w:rPr>
        <w:t>St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Year</w:t>
      </w:r>
      <w:proofErr w:type="spellEnd"/>
      <w:r w:rsidR="00734892" w:rsidRPr="00734892">
        <w:rPr>
          <w:rFonts w:ascii="Gentium Plus" w:hAnsi="Gentium Plus" w:cs="Gentium Plus"/>
          <w:color w:val="FF0000"/>
          <w:spacing w:val="-2"/>
          <w:sz w:val="18"/>
          <w:szCs w:val="18"/>
        </w:rPr>
        <w:t>).</w:t>
      </w:r>
    </w:p>
    <w:p w14:paraId="4F0A0BDE" w14:textId="4AFC2318" w:rsidR="00734892" w:rsidRPr="00734892" w:rsidRDefault="00734892" w:rsidP="00E620A2">
      <w:pPr>
        <w:autoSpaceDE w:val="0"/>
        <w:autoSpaceDN w:val="0"/>
        <w:adjustRightInd w:val="0"/>
        <w:spacing w:after="0" w:line="216" w:lineRule="auto"/>
        <w:ind w:left="1701" w:right="312"/>
        <w:jc w:val="both"/>
        <w:rPr>
          <w:rFonts w:ascii="Gentium Plus" w:hAnsi="Gentium Plus" w:cs="Gentium Plus"/>
          <w:color w:val="FF0000"/>
          <w:spacing w:val="-2"/>
          <w:sz w:val="18"/>
          <w:szCs w:val="18"/>
        </w:rPr>
      </w:pPr>
      <w:proofErr w:type="spellStart"/>
      <w:r w:rsidRPr="00734892">
        <w:rPr>
          <w:rFonts w:ascii="Gentium Plus" w:hAnsi="Gentium Plus" w:cs="Gentium Plus"/>
          <w:color w:val="FF0000"/>
          <w:spacing w:val="-2"/>
          <w:sz w:val="18"/>
          <w:szCs w:val="18"/>
        </w:rPr>
        <w:t>This</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rticle</w:t>
      </w:r>
      <w:proofErr w:type="spellEnd"/>
      <w:r w:rsidRPr="00734892">
        <w:rPr>
          <w:rFonts w:ascii="Gentium Plus" w:hAnsi="Gentium Plus" w:cs="Gentium Plus"/>
          <w:color w:val="FF0000"/>
          <w:spacing w:val="-2"/>
          <w:sz w:val="18"/>
          <w:szCs w:val="18"/>
        </w:rPr>
        <w:t xml:space="preserve"> is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revis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n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velop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version</w:t>
      </w:r>
      <w:proofErr w:type="spellEnd"/>
      <w:r w:rsidRPr="00734892">
        <w:rPr>
          <w:rFonts w:ascii="Gentium Plus" w:hAnsi="Gentium Plus" w:cs="Gentium Plus"/>
          <w:color w:val="FF0000"/>
          <w:spacing w:val="-2"/>
          <w:sz w:val="18"/>
          <w:szCs w:val="18"/>
        </w:rPr>
        <w:t xml:space="preserve"> of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unpublish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conferenc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presentation</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entitled</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orally</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livered</w:t>
      </w:r>
      <w:proofErr w:type="spellEnd"/>
      <w:r w:rsidRPr="00734892">
        <w:rPr>
          <w:rFonts w:ascii="Gentium Plus" w:hAnsi="Gentium Plus" w:cs="Gentium Plus"/>
          <w:color w:val="FF0000"/>
          <w:spacing w:val="-2"/>
          <w:sz w:val="18"/>
          <w:szCs w:val="18"/>
        </w:rPr>
        <w:t xml:space="preserve"> at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Symposium</w:t>
      </w:r>
      <w:proofErr w:type="spellEnd"/>
      <w:r w:rsidRPr="00734892">
        <w:rPr>
          <w:rFonts w:ascii="Gentium Plus" w:hAnsi="Gentium Plus" w:cs="Gentium Plus"/>
          <w:color w:val="FF0000"/>
          <w:spacing w:val="-2"/>
          <w:sz w:val="18"/>
          <w:szCs w:val="18"/>
        </w:rPr>
        <w:t>...</w:t>
      </w:r>
    </w:p>
    <w:p w14:paraId="369D3B7C" w14:textId="4F7632C4" w:rsidR="00441BCF" w:rsidRPr="00B82B12" w:rsidRDefault="00441BCF" w:rsidP="00E620A2">
      <w:pPr>
        <w:autoSpaceDE w:val="0"/>
        <w:autoSpaceDN w:val="0"/>
        <w:adjustRightInd w:val="0"/>
        <w:spacing w:after="0" w:line="216" w:lineRule="auto"/>
        <w:ind w:left="1701" w:right="312" w:hanging="1701"/>
        <w:jc w:val="both"/>
        <w:rPr>
          <w:rFonts w:ascii="Gentium Plus" w:eastAsia="Times New Roman" w:hAnsi="Gentium Plus" w:cs="Gentium Plus"/>
          <w:i/>
          <w:iCs/>
          <w:color w:val="000000"/>
          <w:spacing w:val="-2"/>
          <w:sz w:val="18"/>
          <w:szCs w:val="18"/>
          <w:lang w:val="en-US" w:eastAsia="tr-TR"/>
        </w:rPr>
      </w:pPr>
    </w:p>
    <w:p w14:paraId="2B7C55DC" w14:textId="30DC1B90" w:rsidR="00711609" w:rsidRDefault="00441BCF" w:rsidP="00E620A2">
      <w:pPr>
        <w:autoSpaceDE w:val="0"/>
        <w:autoSpaceDN w:val="0"/>
        <w:adjustRightInd w:val="0"/>
        <w:spacing w:after="0" w:line="216" w:lineRule="auto"/>
        <w:ind w:left="1701" w:right="312" w:hanging="1701"/>
        <w:jc w:val="both"/>
        <w:rPr>
          <w:rFonts w:ascii="Gentium Plus" w:eastAsia="Times New Roman" w:hAnsi="Gentium Plus" w:cs="Gentium Plus"/>
          <w:i/>
          <w:iCs/>
          <w:color w:val="000000"/>
          <w:spacing w:val="-2"/>
          <w:sz w:val="18"/>
          <w:szCs w:val="18"/>
          <w:lang w:val="en-US" w:eastAsia="tr-TR"/>
        </w:rPr>
      </w:pPr>
      <w:r w:rsidRPr="00B82B12">
        <w:rPr>
          <w:rFonts w:ascii="Gentium Plus" w:eastAsia="Times New Roman" w:hAnsi="Gentium Plus" w:cs="Gentium Plus"/>
          <w:i/>
          <w:iCs/>
          <w:color w:val="000000"/>
          <w:spacing w:val="-2"/>
          <w:sz w:val="18"/>
          <w:szCs w:val="18"/>
          <w:lang w:val="en-US" w:eastAsia="tr-TR"/>
        </w:rPr>
        <w:t xml:space="preserve">Ethics committee </w:t>
      </w:r>
      <w:r w:rsidR="00711609">
        <w:rPr>
          <w:rFonts w:ascii="Gentium Plus" w:eastAsia="Times New Roman" w:hAnsi="Gentium Plus" w:cs="Gentium Plus"/>
          <w:i/>
          <w:iCs/>
          <w:color w:val="000000"/>
          <w:spacing w:val="-2"/>
          <w:sz w:val="18"/>
          <w:szCs w:val="18"/>
          <w:lang w:val="en-US" w:eastAsia="tr-TR"/>
        </w:rPr>
        <w:tab/>
      </w:r>
      <w:r w:rsidR="00711609" w:rsidRPr="00734892">
        <w:rPr>
          <w:rFonts w:ascii="Gentium Plus" w:hAnsi="Gentium Plus" w:cs="Gentium Plus"/>
          <w:color w:val="FF0000"/>
          <w:spacing w:val="-2"/>
          <w:sz w:val="18"/>
          <w:szCs w:val="18"/>
          <w:lang w:val="en-US"/>
        </w:rPr>
        <w:t xml:space="preserve">Granted b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Universit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Ethics Panel, </w:t>
      </w:r>
      <w:r w:rsidR="00711609" w:rsidRPr="00734892">
        <w:rPr>
          <w:rFonts w:ascii="Gentium Plus" w:eastAsia="Times New Roman" w:hAnsi="Gentium Plus" w:cs="Gentium Plus"/>
          <w:i/>
          <w:iCs/>
          <w:color w:val="FF0000"/>
          <w:spacing w:val="-2"/>
          <w:sz w:val="18"/>
          <w:szCs w:val="18"/>
          <w:lang w:val="en-US" w:eastAsia="tr-TR"/>
        </w:rPr>
        <w:t>approval</w:t>
      </w:r>
      <w:r w:rsidR="00711609" w:rsidRPr="00734892">
        <w:rPr>
          <w:rFonts w:ascii="Gentium Plus" w:hAnsi="Gentium Plus" w:cs="Gentium Plus"/>
          <w:color w:val="FF0000"/>
          <w:spacing w:val="-2"/>
          <w:sz w:val="18"/>
          <w:szCs w:val="18"/>
          <w:lang w:val="en-US"/>
        </w:rPr>
        <w:t xml:space="preserve"> </w:t>
      </w:r>
      <w:r w:rsidR="00711609" w:rsidRPr="00734892">
        <w:rPr>
          <w:rFonts w:ascii="Gentium Plus" w:hAnsi="Gentium Plus" w:cs="Gentium Plus"/>
          <w:color w:val="FF0000"/>
          <w:spacing w:val="-2"/>
          <w:sz w:val="18"/>
          <w:szCs w:val="18"/>
          <w:lang w:val="en-US"/>
        </w:rPr>
        <w:tab/>
        <w:t xml:space="preserve">dat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202</w:t>
      </w:r>
      <w:r w:rsidR="00E620A2">
        <w:rPr>
          <w:rFonts w:ascii="Gentium Plus" w:hAnsi="Gentium Plus" w:cs="Gentium Plus"/>
          <w:color w:val="FF0000"/>
          <w:spacing w:val="-2"/>
          <w:sz w:val="18"/>
          <w:szCs w:val="18"/>
          <w:lang w:val="en-US"/>
        </w:rPr>
        <w:t>5</w:t>
      </w:r>
      <w:r w:rsidR="00711609" w:rsidRPr="00734892">
        <w:rPr>
          <w:rFonts w:ascii="Gentium Plus" w:hAnsi="Gentium Plus" w:cs="Gentium Plus"/>
          <w:color w:val="FF0000"/>
          <w:spacing w:val="-2"/>
          <w:sz w:val="18"/>
          <w:szCs w:val="18"/>
          <w:lang w:val="en-US"/>
        </w:rPr>
        <w:t xml:space="preserve"> and number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w:t>
      </w:r>
    </w:p>
    <w:p w14:paraId="41DAC7EF" w14:textId="3C270099"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7554AE">
        <w:rPr>
          <w:rFonts w:ascii="Gentium Plus" w:eastAsia="Times New Roman" w:hAnsi="Gentium Plus" w:cs="Gentium Plus"/>
          <w:i/>
          <w:iCs/>
          <w:color w:val="000000"/>
          <w:spacing w:val="-2"/>
          <w:sz w:val="18"/>
          <w:szCs w:val="18"/>
          <w:lang w:val="en-US" w:eastAsia="tr-TR"/>
        </w:rPr>
        <w:t>Author Contributions</w:t>
      </w:r>
      <w:r w:rsidRPr="007554AE">
        <w:rPr>
          <w:rFonts w:ascii="Gentium Plus" w:eastAsia="Times New Roman" w:hAnsi="Gentium Plus" w:cs="Gentium Plus"/>
          <w:i/>
          <w:iCs/>
          <w:color w:val="000000"/>
          <w:spacing w:val="-2"/>
          <w:sz w:val="18"/>
          <w:szCs w:val="18"/>
          <w:lang w:val="en-US" w:eastAsia="tr-TR"/>
        </w:rPr>
        <w:tab/>
      </w:r>
      <w:r w:rsidRPr="0018062E">
        <w:rPr>
          <w:rFonts w:ascii="Gentium Plus" w:eastAsia="Times New Roman" w:hAnsi="Gentium Plus" w:cs="Gentium Plus"/>
          <w:color w:val="000000"/>
          <w:spacing w:val="-2"/>
          <w:sz w:val="16"/>
          <w:szCs w:val="16"/>
          <w:lang w:val="en-US" w:eastAsia="tr-TR"/>
        </w:rPr>
        <w:t>Conceptualiz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0134E99B" w14:textId="4B9E9368"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Data Cur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2)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65F28140" w14:textId="4D3D54F3"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6"/>
          <w:sz w:val="16"/>
          <w:szCs w:val="16"/>
          <w:lang w:val="en-US" w:eastAsia="tr-TR"/>
        </w:rPr>
      </w:pP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8"/>
          <w:sz w:val="16"/>
          <w:szCs w:val="16"/>
          <w:lang w:val="en-US" w:eastAsia="tr-TR"/>
        </w:rPr>
        <w:t>Investigation - Analysis - Validation (</w:t>
      </w:r>
      <w:proofErr w:type="spellStart"/>
      <w:r w:rsidRPr="0018062E">
        <w:rPr>
          <w:rFonts w:ascii="Gentium Plus" w:eastAsia="Times New Roman" w:hAnsi="Gentium Plus" w:cs="Gentium Plus"/>
          <w:color w:val="000000"/>
          <w:spacing w:val="-8"/>
          <w:sz w:val="16"/>
          <w:szCs w:val="16"/>
          <w:lang w:val="en-US" w:eastAsia="tr-TR"/>
        </w:rPr>
        <w:t>CRediT</w:t>
      </w:r>
      <w:proofErr w:type="spellEnd"/>
      <w:r w:rsidRPr="0018062E">
        <w:rPr>
          <w:rFonts w:ascii="Gentium Plus" w:eastAsia="Times New Roman" w:hAnsi="Gentium Plus" w:cs="Gentium Plus"/>
          <w:color w:val="000000"/>
          <w:spacing w:val="-8"/>
          <w:sz w:val="16"/>
          <w:szCs w:val="16"/>
          <w:lang w:val="en-US" w:eastAsia="tr-TR"/>
        </w:rPr>
        <w:t xml:space="preserve"> 3-4-6-11</w:t>
      </w:r>
      <w:r w:rsidRPr="0018062E">
        <w:rPr>
          <w:rFonts w:ascii="Gentium Plus" w:eastAsia="Times New Roman" w:hAnsi="Gentium Plus" w:cs="Gentium Plus"/>
          <w:color w:val="000000"/>
          <w:spacing w:val="-6"/>
          <w:sz w:val="16"/>
          <w:szCs w:val="16"/>
          <w:lang w:val="en-US" w:eastAsia="tr-TR"/>
        </w:rPr>
        <w:t xml:space="preserve">) </w:t>
      </w:r>
      <w:r w:rsidRPr="0018062E">
        <w:rPr>
          <w:rFonts w:ascii="Gentium Plus" w:eastAsia="Times New Roman" w:hAnsi="Gentium Plus" w:cs="Gentium Plus"/>
          <w:color w:val="000000"/>
          <w:spacing w:val="-6"/>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6"/>
          <w:sz w:val="16"/>
          <w:szCs w:val="16"/>
          <w:lang w:val="en-US" w:eastAsia="tr-TR"/>
        </w:rPr>
        <w:t>) - Author-2 (%</w:t>
      </w:r>
      <w:r w:rsidR="00734892">
        <w:rPr>
          <w:rFonts w:ascii="Gentium Plus" w:eastAsia="Times New Roman" w:hAnsi="Gentium Plus" w:cs="Gentium Plus"/>
          <w:color w:val="000000"/>
          <w:spacing w:val="-6"/>
          <w:sz w:val="16"/>
          <w:szCs w:val="16"/>
          <w:lang w:val="en-US" w:eastAsia="tr-TR"/>
        </w:rPr>
        <w:t>0</w:t>
      </w:r>
      <w:r w:rsidRPr="0018062E">
        <w:rPr>
          <w:rFonts w:ascii="Gentium Plus" w:eastAsia="Times New Roman" w:hAnsi="Gentium Plus" w:cs="Gentium Plus"/>
          <w:color w:val="000000"/>
          <w:spacing w:val="-6"/>
          <w:sz w:val="16"/>
          <w:szCs w:val="16"/>
          <w:lang w:val="en-US" w:eastAsia="tr-TR"/>
        </w:rPr>
        <w:t>0)</w:t>
      </w:r>
    </w:p>
    <w:p w14:paraId="235558F5" w14:textId="63FABB6A"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r>
      <w:proofErr w:type="gramStart"/>
      <w:r w:rsidRPr="0018062E">
        <w:rPr>
          <w:rFonts w:ascii="Gentium Plus" w:eastAsia="Times New Roman" w:hAnsi="Gentium Plus" w:cs="Gentium Plus"/>
          <w:color w:val="000000"/>
          <w:spacing w:val="-2"/>
          <w:sz w:val="16"/>
          <w:szCs w:val="16"/>
          <w:lang w:val="en-US" w:eastAsia="tr-TR"/>
        </w:rPr>
        <w:t>Writing  (</w:t>
      </w:r>
      <w:proofErr w:type="spellStart"/>
      <w:proofErr w:type="gramEnd"/>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2-13)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1C4272BE" w14:textId="5B63AFB9" w:rsidR="005B3FEE" w:rsidRPr="0018062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i/>
          <w:iC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Writing – Review &amp; Editing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4) </w:t>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3C389E4B" w14:textId="159A8F7B" w:rsidR="005B3FEE" w:rsidRPr="007554AE" w:rsidRDefault="005B3FEE" w:rsidP="00035319">
      <w:pPr>
        <w:autoSpaceDE w:val="0"/>
        <w:autoSpaceDN w:val="0"/>
        <w:adjustRightInd w:val="0"/>
        <w:spacing w:after="0" w:line="216" w:lineRule="auto"/>
        <w:ind w:left="1701" w:hanging="1701"/>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color w:val="000000"/>
          <w:spacing w:val="-2"/>
          <w:sz w:val="18"/>
          <w:szCs w:val="18"/>
          <w:lang w:val="en-US" w:eastAsia="tr-TR"/>
        </w:rPr>
        <w:t>Grant Support</w:t>
      </w:r>
      <w:r w:rsidRPr="007554AE">
        <w:rPr>
          <w:rFonts w:ascii="Gentium Plus" w:eastAsia="Times New Roman" w:hAnsi="Gentium Plus" w:cs="Gentium Plus"/>
          <w:spacing w:val="-2"/>
          <w:sz w:val="18"/>
          <w:szCs w:val="18"/>
          <w:lang w:val="en-US" w:eastAsia="tr-TR"/>
        </w:rPr>
        <w:tab/>
      </w:r>
      <w:proofErr w:type="spellStart"/>
      <w:r w:rsidR="00734892" w:rsidRPr="00734892">
        <w:rPr>
          <w:rFonts w:ascii="Gentium Plus" w:eastAsia="Times New Roman" w:hAnsi="Gentium Plus" w:cs="Gentium Plus"/>
          <w:color w:val="FF0000"/>
          <w:spacing w:val="-2"/>
          <w:sz w:val="18"/>
          <w:szCs w:val="18"/>
          <w:lang w:val="en-US" w:eastAsia="tr-TR"/>
        </w:rPr>
        <w:t>xxxx</w:t>
      </w:r>
      <w:proofErr w:type="spellEnd"/>
      <w:r w:rsidRPr="00734892">
        <w:rPr>
          <w:rFonts w:ascii="Gentium Plus" w:eastAsia="Times New Roman" w:hAnsi="Gentium Plus" w:cs="Gentium Plus"/>
          <w:color w:val="FF0000"/>
          <w:spacing w:val="-2"/>
          <w:sz w:val="18"/>
          <w:szCs w:val="18"/>
          <w:lang w:val="en-US" w:eastAsia="tr-TR"/>
        </w:rPr>
        <w:t>.</w:t>
      </w:r>
      <w:r w:rsidR="00711609" w:rsidRPr="00734892">
        <w:rPr>
          <w:rFonts w:ascii="Gentium Plus" w:eastAsia="Times New Roman" w:hAnsi="Gentium Plus" w:cs="Gentium Plus"/>
          <w:color w:val="FF0000"/>
          <w:spacing w:val="-2"/>
          <w:sz w:val="18"/>
          <w:szCs w:val="18"/>
          <w:lang w:val="en-US" w:eastAsia="tr-TR"/>
        </w:rPr>
        <w:t xml:space="preserve"> Grant number. </w:t>
      </w:r>
      <w:proofErr w:type="spellStart"/>
      <w:proofErr w:type="gramStart"/>
      <w:r w:rsidR="00734892" w:rsidRPr="00734892">
        <w:rPr>
          <w:rFonts w:ascii="Gentium Plus" w:hAnsi="Gentium Plus" w:cs="Gentium Plus"/>
          <w:color w:val="FF0000"/>
          <w:sz w:val="18"/>
          <w:szCs w:val="18"/>
        </w:rPr>
        <w:t>xxxx</w:t>
      </w:r>
      <w:proofErr w:type="spellEnd"/>
      <w:proofErr w:type="gramEnd"/>
    </w:p>
    <w:p w14:paraId="631D70B8" w14:textId="2C3DB0D1" w:rsidR="005B3FEE" w:rsidRPr="007554A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spacing w:val="-2"/>
          <w:sz w:val="18"/>
          <w:szCs w:val="18"/>
          <w:lang w:val="en-US" w:eastAsia="tr-TR"/>
        </w:rPr>
        <w:t>S. Development Goals</w:t>
      </w:r>
      <w:r w:rsidRPr="007554AE">
        <w:rPr>
          <w:rFonts w:ascii="Gentium Plus" w:eastAsia="Times New Roman" w:hAnsi="Gentium Plus" w:cs="Gentium Plus"/>
          <w:color w:val="000000"/>
          <w:spacing w:val="-2"/>
          <w:sz w:val="18"/>
          <w:szCs w:val="18"/>
          <w:lang w:val="en-US" w:eastAsia="tr-TR"/>
        </w:rPr>
        <w:tab/>
        <w:t>-</w:t>
      </w:r>
    </w:p>
    <w:p w14:paraId="5D3044C7" w14:textId="2E3C8729" w:rsidR="00517CD5" w:rsidRPr="00496269" w:rsidRDefault="00517CD5" w:rsidP="00035319">
      <w:pPr>
        <w:spacing w:after="0" w:line="216" w:lineRule="auto"/>
        <w:ind w:firstLine="284"/>
        <w:jc w:val="both"/>
        <w:rPr>
          <w:rFonts w:ascii="Gentium Plus" w:hAnsi="Gentium Plus" w:cs="Gentium Plus"/>
          <w:color w:val="000000" w:themeColor="text1"/>
          <w:sz w:val="20"/>
          <w:szCs w:val="20"/>
        </w:rPr>
        <w:sectPr w:rsidR="00517CD5" w:rsidRPr="00496269" w:rsidSect="00B8081C">
          <w:headerReference w:type="first" r:id="rId14"/>
          <w:footerReference w:type="first" r:id="rId15"/>
          <w:pgSz w:w="9072" w:h="13608" w:code="155"/>
          <w:pgMar w:top="1247" w:right="907" w:bottom="567" w:left="907" w:header="567" w:footer="0" w:gutter="0"/>
          <w:cols w:space="708"/>
          <w:titlePg/>
          <w:docGrid w:linePitch="360"/>
        </w:sectPr>
      </w:pPr>
    </w:p>
    <w:p w14:paraId="78DADC91" w14:textId="77777777" w:rsidR="007703E5" w:rsidRPr="00496269" w:rsidRDefault="007703E5" w:rsidP="002A541C">
      <w:pPr>
        <w:pStyle w:val="Balk1"/>
      </w:pPr>
      <w:r w:rsidRPr="00496269">
        <w:lastRenderedPageBreak/>
        <w:t>Giriş</w:t>
      </w:r>
    </w:p>
    <w:p w14:paraId="486B49AC" w14:textId="181718D1" w:rsidR="00734892" w:rsidRDefault="00734892" w:rsidP="00734892">
      <w:pPr>
        <w:widowControl w:val="0"/>
        <w:ind w:firstLine="284"/>
        <w:jc w:val="both"/>
        <w:rPr>
          <w:rFonts w:ascii="Gentium Plus" w:hAnsi="Gentium Plus" w:cs="Gentium Plus"/>
          <w:color w:val="000000" w:themeColor="text1"/>
          <w:sz w:val="20"/>
          <w:szCs w:val="20"/>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1"/>
      </w:r>
    </w:p>
    <w:p w14:paraId="6331D5CA" w14:textId="446C3804" w:rsidR="003E40AD" w:rsidRPr="003E40AD" w:rsidRDefault="003E40AD" w:rsidP="00734892">
      <w:pPr>
        <w:widowControl w:val="0"/>
        <w:ind w:firstLine="284"/>
        <w:jc w:val="both"/>
        <w:rPr>
          <w:rFonts w:ascii="Gentium Plus" w:hAnsi="Gentium Plus" w:cs="Gentium Plus"/>
          <w:color w:val="FF0000"/>
          <w:spacing w:val="-2"/>
          <w:sz w:val="21"/>
          <w:szCs w:val="21"/>
        </w:rPr>
      </w:pPr>
      <w:r w:rsidRPr="003E40AD">
        <w:rPr>
          <w:rFonts w:ascii="Gentium Plus" w:hAnsi="Gentium Plus" w:cs="Gentium Plus"/>
          <w:color w:val="FF0000"/>
          <w:spacing w:val="-2"/>
          <w:sz w:val="21"/>
          <w:szCs w:val="21"/>
        </w:rPr>
        <w:t>Makale, Eskiyeni Makale Şablonu kullanılarak </w:t>
      </w:r>
      <w:proofErr w:type="spellStart"/>
      <w:r w:rsidRPr="003E40AD">
        <w:rPr>
          <w:rFonts w:ascii="Gentium Plus" w:hAnsi="Gentium Plus" w:cs="Gentium Plus"/>
          <w:color w:val="FF0000"/>
          <w:spacing w:val="-2"/>
          <w:sz w:val="21"/>
          <w:szCs w:val="21"/>
        </w:rPr>
        <w:fldChar w:fldCharType="begin"/>
      </w:r>
      <w:r w:rsidRPr="003E40AD">
        <w:rPr>
          <w:rFonts w:ascii="Gentium Plus" w:hAnsi="Gentium Plus" w:cs="Gentium Plus"/>
          <w:color w:val="FF0000"/>
          <w:spacing w:val="-2"/>
          <w:sz w:val="21"/>
          <w:szCs w:val="21"/>
        </w:rPr>
        <w:instrText>HYPERLINK "https://www.isnadsistemi.org/download/gentiumplus-font/"</w:instrText>
      </w:r>
      <w:r w:rsidRPr="003E40AD">
        <w:rPr>
          <w:rFonts w:ascii="Gentium Plus" w:hAnsi="Gentium Plus" w:cs="Gentium Plus"/>
          <w:color w:val="FF0000"/>
          <w:spacing w:val="-2"/>
          <w:sz w:val="21"/>
          <w:szCs w:val="21"/>
        </w:rPr>
      </w:r>
      <w:r w:rsidRPr="003E40AD">
        <w:rPr>
          <w:rFonts w:ascii="Gentium Plus" w:hAnsi="Gentium Plus" w:cs="Gentium Plus"/>
          <w:color w:val="FF0000"/>
          <w:spacing w:val="-2"/>
          <w:sz w:val="21"/>
          <w:szCs w:val="21"/>
        </w:rPr>
        <w:fldChar w:fldCharType="separate"/>
      </w:r>
      <w:r w:rsidRPr="003E40AD">
        <w:rPr>
          <w:rStyle w:val="Kpr"/>
          <w:rFonts w:ascii="Gentium Plus" w:hAnsi="Gentium Plus" w:cs="Gentium Plus"/>
          <w:color w:val="FF0000"/>
          <w:spacing w:val="-2"/>
          <w:sz w:val="21"/>
          <w:szCs w:val="21"/>
        </w:rPr>
        <w:t>Gentium</w:t>
      </w:r>
      <w:proofErr w:type="spellEnd"/>
      <w:r w:rsidRPr="003E40AD">
        <w:rPr>
          <w:rStyle w:val="Kpr"/>
          <w:rFonts w:ascii="Gentium Plus" w:hAnsi="Gentium Plus" w:cs="Gentium Plus"/>
          <w:color w:val="FF0000"/>
          <w:spacing w:val="-2"/>
          <w:sz w:val="21"/>
          <w:szCs w:val="21"/>
        </w:rPr>
        <w:t xml:space="preserve"> Plus</w:t>
      </w:r>
      <w:r w:rsidRPr="003E40AD">
        <w:rPr>
          <w:rFonts w:ascii="Gentium Plus" w:hAnsi="Gentium Plus" w:cs="Gentium Plus"/>
          <w:color w:val="FF0000"/>
          <w:spacing w:val="-2"/>
          <w:sz w:val="21"/>
          <w:szCs w:val="21"/>
        </w:rPr>
        <w:fldChar w:fldCharType="end"/>
      </w:r>
      <w:r w:rsidRPr="003E40AD">
        <w:rPr>
          <w:rFonts w:ascii="Gentium Plus" w:hAnsi="Gentium Plus" w:cs="Gentium Plus"/>
          <w:color w:val="FF0000"/>
          <w:spacing w:val="-2"/>
          <w:sz w:val="21"/>
          <w:szCs w:val="21"/>
        </w:rPr>
        <w:t> veya </w:t>
      </w:r>
      <w:hyperlink r:id="rId16" w:history="1">
        <w:r w:rsidRPr="003E40AD">
          <w:rPr>
            <w:rStyle w:val="Kpr"/>
            <w:rFonts w:ascii="Gentium Plus" w:hAnsi="Gentium Plus" w:cs="Gentium Plus"/>
            <w:color w:val="FF0000"/>
            <w:spacing w:val="-2"/>
            <w:sz w:val="21"/>
            <w:szCs w:val="21"/>
          </w:rPr>
          <w:t>ISNAD </w:t>
        </w:r>
      </w:hyperlink>
      <w:r w:rsidRPr="003E40AD">
        <w:rPr>
          <w:rFonts w:ascii="Gentium Plus" w:hAnsi="Gentium Plus" w:cs="Gentium Plus"/>
          <w:color w:val="FF0000"/>
          <w:spacing w:val="-2"/>
          <w:sz w:val="21"/>
          <w:szCs w:val="21"/>
        </w:rPr>
        <w:t xml:space="preserve">yazı tipinde metin 10,5, dipnotlar 8,5 punto </w:t>
      </w:r>
      <w:r w:rsidRPr="003E40AD">
        <w:rPr>
          <w:rFonts w:ascii="Gentium Plus" w:hAnsi="Gentium Plus" w:cs="Gentium Plus"/>
          <w:i/>
          <w:iCs/>
          <w:color w:val="FF0000"/>
          <w:spacing w:val="-2"/>
          <w:sz w:val="21"/>
          <w:szCs w:val="21"/>
        </w:rPr>
        <w:t>iki yana yaslı</w:t>
      </w:r>
      <w:r>
        <w:rPr>
          <w:rFonts w:ascii="Gentium Plus" w:hAnsi="Gentium Plus" w:cs="Gentium Plus"/>
          <w:color w:val="FF0000"/>
          <w:spacing w:val="-2"/>
          <w:sz w:val="21"/>
          <w:szCs w:val="21"/>
        </w:rPr>
        <w:t xml:space="preserve"> olarak </w:t>
      </w:r>
      <w:r w:rsidRPr="003E40AD">
        <w:rPr>
          <w:rFonts w:ascii="Gentium Plus" w:hAnsi="Gentium Plus" w:cs="Gentium Plus"/>
          <w:color w:val="FF0000"/>
          <w:spacing w:val="-2"/>
          <w:sz w:val="21"/>
          <w:szCs w:val="21"/>
        </w:rPr>
        <w:t>yazılmalıdır. </w:t>
      </w:r>
    </w:p>
    <w:p w14:paraId="56F61F67" w14:textId="6D43CF2F"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2"/>
      </w:r>
    </w:p>
    <w:p w14:paraId="3B1F9D0B"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 xml:space="preserve">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46D874AE"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
    <w:p w14:paraId="79010E33"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88AB64F" w14:textId="77777777" w:rsidR="00734892" w:rsidRPr="00734892" w:rsidRDefault="00734892" w:rsidP="00734892">
      <w:pPr>
        <w:pStyle w:val="Balk1"/>
        <w:widowControl w:val="0"/>
        <w:jc w:val="both"/>
        <w:rPr>
          <w:spacing w:val="-2"/>
          <w:sz w:val="21"/>
          <w:szCs w:val="21"/>
        </w:rPr>
      </w:pPr>
      <w:r w:rsidRPr="001C66B0">
        <w:rPr>
          <w:spacing w:val="-2"/>
          <w:sz w:val="21"/>
          <w:szCs w:val="21"/>
        </w:rPr>
        <w:t xml:space="preserve"> 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3C80D13C"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4E7D126"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C4F7D4A"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865B98"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w:t>
      </w:r>
      <w:r w:rsidRPr="001C66B0">
        <w:rPr>
          <w:rFonts w:ascii="Gentium Plus" w:hAnsi="Gentium Plus" w:cs="Gentium Plus"/>
          <w:color w:val="000000" w:themeColor="text1"/>
          <w:spacing w:val="-2"/>
          <w:sz w:val="21"/>
          <w:szCs w:val="21"/>
        </w:rPr>
        <w:lastRenderedPageBreak/>
        <w:t xml:space="preserve">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Pr="00D136DD">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4D74BCA5"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w:t>
      </w:r>
      <w:r>
        <w:rPr>
          <w:rFonts w:ascii="Gentium Plus" w:hAnsi="Gentium Plus" w:cs="Gentium Plus"/>
          <w:color w:val="000000" w:themeColor="text1"/>
          <w:spacing w:val="-2"/>
          <w:sz w:val="21"/>
          <w:szCs w:val="21"/>
        </w:rPr>
        <w:t xml:space="preserve">. </w:t>
      </w:r>
      <w:r w:rsidRPr="001C66B0">
        <w:rPr>
          <w:rFonts w:ascii="Gentium Plus" w:hAnsi="Gentium Plus" w:cs="Gentium Plus"/>
          <w:color w:val="000000" w:themeColor="text1"/>
          <w:spacing w:val="-2"/>
          <w:sz w:val="21"/>
          <w:szCs w:val="21"/>
        </w:rPr>
        <w:t xml:space="preserve">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w:t>
      </w:r>
    </w:p>
    <w:p w14:paraId="1275EB66"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D4594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7D7205F4"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CDAB69C"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0D9C3CB7"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DD1FB3E"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BA04D4B"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r w:rsidRPr="001C66B0">
        <w:rPr>
          <w:rFonts w:ascii="Gentium Plus" w:hAnsi="Gentium Plus" w:cs="Gentium Plus"/>
          <w:color w:val="000000" w:themeColor="text1"/>
          <w:spacing w:val="-2"/>
          <w:sz w:val="21"/>
          <w:szCs w:val="21"/>
        </w:rPr>
        <w:lastRenderedPageBreak/>
        <w:t xml:space="preserve">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0FC212F0"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235D28C0"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47F123FE"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08FEA3BD"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2BDC42AF"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BF6EFD1"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0B5B0044"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D25F44A" w14:textId="77777777" w:rsidR="00E9645E" w:rsidRPr="001C66B0" w:rsidRDefault="00E9645E" w:rsidP="00E9645E">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lastRenderedPageBreak/>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5CD2C4F4" w14:textId="77777777" w:rsidR="00E9645E" w:rsidRPr="001C66B0" w:rsidRDefault="00E9645E" w:rsidP="00734892">
      <w:pPr>
        <w:widowControl w:val="0"/>
        <w:ind w:firstLine="284"/>
        <w:jc w:val="both"/>
        <w:rPr>
          <w:rFonts w:ascii="Gentium Plus" w:hAnsi="Gentium Plus" w:cs="Gentium Plus"/>
          <w:color w:val="000000" w:themeColor="text1"/>
          <w:spacing w:val="-2"/>
          <w:sz w:val="21"/>
          <w:szCs w:val="21"/>
        </w:rPr>
      </w:pPr>
    </w:p>
    <w:p w14:paraId="1A5B69F0" w14:textId="77777777" w:rsidR="00734892" w:rsidRPr="001C66B0" w:rsidRDefault="00734892" w:rsidP="00734892">
      <w:pPr>
        <w:widowControl w:val="0"/>
        <w:ind w:firstLine="284"/>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proofErr w:type="gram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FFBDF40"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Sonuç</w:t>
      </w:r>
    </w:p>
    <w:p w14:paraId="3CB0638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vv</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p>
    <w:p w14:paraId="55E7249B"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 xml:space="preserve">xxx  </w:t>
      </w:r>
      <w:proofErr w:type="spellStart"/>
      <w:r w:rsidRPr="001C66B0">
        <w:rPr>
          <w:rFonts w:ascii="Gentium Plus" w:hAnsi="Gentium Plus" w:cs="Gentium Plus"/>
          <w:color w:val="000000" w:themeColor="text1"/>
          <w:spacing w:val="-2"/>
          <w:sz w:val="21"/>
          <w:szCs w:val="21"/>
        </w:rPr>
        <w:t>xxxx</w:t>
      </w:r>
      <w:proofErr w:type="spellEnd"/>
      <w:proofErr w:type="gram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F744419" w14:textId="77777777" w:rsidR="00734892" w:rsidRPr="001C66B0" w:rsidRDefault="00734892" w:rsidP="00734892">
      <w:pPr>
        <w:rPr>
          <w:rFonts w:ascii="Gentium Plus" w:hAnsi="Gentium Plus" w:cs="Gentium Plus"/>
          <w:color w:val="000000" w:themeColor="text1"/>
          <w:spacing w:val="-2"/>
          <w:sz w:val="21"/>
          <w:szCs w:val="21"/>
        </w:rPr>
      </w:pPr>
    </w:p>
    <w:p w14:paraId="68585FBF" w14:textId="77777777" w:rsidR="000567CC" w:rsidRDefault="000567CC" w:rsidP="00734892">
      <w:pPr>
        <w:pStyle w:val="Balk1"/>
        <w:rPr>
          <w:spacing w:val="-2"/>
          <w:sz w:val="21"/>
          <w:szCs w:val="21"/>
        </w:rPr>
      </w:pPr>
      <w:r>
        <w:rPr>
          <w:spacing w:val="-2"/>
          <w:sz w:val="21"/>
          <w:szCs w:val="21"/>
        </w:rPr>
        <w:br w:type="page"/>
      </w:r>
    </w:p>
    <w:p w14:paraId="4A653B3D" w14:textId="31E2E42D" w:rsidR="00734892" w:rsidRDefault="00734892" w:rsidP="00734892">
      <w:pPr>
        <w:pStyle w:val="Balk1"/>
        <w:rPr>
          <w:spacing w:val="-2"/>
          <w:sz w:val="21"/>
          <w:szCs w:val="21"/>
        </w:rPr>
      </w:pPr>
      <w:r w:rsidRPr="001C66B0">
        <w:rPr>
          <w:spacing w:val="-2"/>
          <w:sz w:val="21"/>
          <w:szCs w:val="21"/>
        </w:rPr>
        <w:lastRenderedPageBreak/>
        <w:t xml:space="preserve">Kaynakça | </w:t>
      </w:r>
      <w:proofErr w:type="spellStart"/>
      <w:r w:rsidRPr="001C66B0">
        <w:rPr>
          <w:spacing w:val="-2"/>
          <w:sz w:val="21"/>
          <w:szCs w:val="21"/>
        </w:rPr>
        <w:t>References</w:t>
      </w:r>
      <w:proofErr w:type="spellEnd"/>
    </w:p>
    <w:p w14:paraId="70352293" w14:textId="72761E7F"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 xml:space="preserve">Atıf ve kaynak gösteriminde İSNAD Atıf Sistemi kullanılmayan </w:t>
      </w:r>
      <w:r w:rsidR="00E620A2">
        <w:rPr>
          <w:rFonts w:ascii="Gentium Plus" w:hAnsi="Gentium Plus" w:cs="Gentium Plus"/>
          <w:color w:val="FF0000"/>
        </w:rPr>
        <w:t>çalışmalar,</w:t>
      </w:r>
      <w:r w:rsidRPr="000567CC">
        <w:rPr>
          <w:rFonts w:ascii="Gentium Plus" w:hAnsi="Gentium Plus" w:cs="Gentium Plus"/>
          <w:color w:val="FF0000"/>
        </w:rPr>
        <w:t xml:space="preserve"> yazarına iade edilir. Bilim alanına göre İSNAD </w:t>
      </w:r>
      <w:proofErr w:type="spellStart"/>
      <w:r w:rsidRPr="000567CC">
        <w:rPr>
          <w:rFonts w:ascii="Gentium Plus" w:hAnsi="Gentium Plus" w:cs="Gentium Plus"/>
          <w:color w:val="FF0000"/>
        </w:rPr>
        <w:t>Metiniçi</w:t>
      </w:r>
      <w:proofErr w:type="spellEnd"/>
      <w:r w:rsidRPr="000567CC">
        <w:rPr>
          <w:rFonts w:ascii="Gentium Plus" w:hAnsi="Gentium Plus" w:cs="Gentium Plus"/>
          <w:color w:val="FF0000"/>
        </w:rPr>
        <w:t xml:space="preserve"> veya İSNAD Dipnotlu kullanılabilir: </w:t>
      </w:r>
      <w:hyperlink r:id="rId17" w:history="1">
        <w:r w:rsidRPr="000567CC">
          <w:rPr>
            <w:rStyle w:val="Kpr"/>
            <w:rFonts w:ascii="Gentium Plus" w:hAnsi="Gentium Plus" w:cs="Gentium Plus"/>
            <w:color w:val="FF0000"/>
          </w:rPr>
          <w:t>https://www.isnadsistemi.org/</w:t>
        </w:r>
      </w:hyperlink>
    </w:p>
    <w:p w14:paraId="35C04AA2" w14:textId="04F425ED" w:rsid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İstifade edilen kaynakların varsa DOI numaraları mutlaka http uzantısı ile eklenmelidir.</w:t>
      </w:r>
    </w:p>
    <w:p w14:paraId="6E6CAE92" w14:textId="19C7AA86" w:rsidR="00E620A2" w:rsidRPr="00E620A2" w:rsidRDefault="00E620A2" w:rsidP="00E620A2">
      <w:pPr>
        <w:pStyle w:val="ListeParagraf"/>
        <w:numPr>
          <w:ilvl w:val="0"/>
          <w:numId w:val="9"/>
        </w:numPr>
        <w:jc w:val="both"/>
        <w:rPr>
          <w:rFonts w:ascii="Gentium Plus" w:hAnsi="Gentium Plus" w:cs="Gentium Plus"/>
          <w:color w:val="FF0000"/>
        </w:rPr>
      </w:pPr>
      <w:r>
        <w:rPr>
          <w:rFonts w:ascii="Gentium Plus" w:hAnsi="Gentium Plus" w:cs="Gentium Plus"/>
          <w:color w:val="FF0000"/>
        </w:rPr>
        <w:t xml:space="preserve">Son üç yıl içinde Web of </w:t>
      </w:r>
      <w:proofErr w:type="spellStart"/>
      <w:r>
        <w:rPr>
          <w:rFonts w:ascii="Gentium Plus" w:hAnsi="Gentium Plus" w:cs="Gentium Plus"/>
          <w:color w:val="FF0000"/>
        </w:rPr>
        <w:t>Science</w:t>
      </w:r>
      <w:proofErr w:type="spellEnd"/>
      <w:r>
        <w:rPr>
          <w:rFonts w:ascii="Gentium Plus" w:hAnsi="Gentium Plus" w:cs="Gentium Plus"/>
          <w:color w:val="FF0000"/>
        </w:rPr>
        <w:t xml:space="preserve"> ve </w:t>
      </w:r>
      <w:proofErr w:type="spellStart"/>
      <w:r>
        <w:rPr>
          <w:rFonts w:ascii="Gentium Plus" w:hAnsi="Gentium Plus" w:cs="Gentium Plus"/>
          <w:color w:val="FF0000"/>
        </w:rPr>
        <w:t>SCOPUS’ta</w:t>
      </w:r>
      <w:proofErr w:type="spellEnd"/>
      <w:r>
        <w:rPr>
          <w:rFonts w:ascii="Gentium Plus" w:hAnsi="Gentium Plus" w:cs="Gentium Plus"/>
          <w:color w:val="FF0000"/>
        </w:rPr>
        <w:t xml:space="preserve"> konuya dair makale yayımlanmışsa mutlaka görülmelidir.</w:t>
      </w:r>
    </w:p>
    <w:p w14:paraId="014C4AE1" w14:textId="4DA93081"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Kitap bölümü, ansiklopedi maddesi ve makale gibi kaynakların mutlaka sayfa aralığı belirtilmelidir.</w:t>
      </w:r>
    </w:p>
    <w:p w14:paraId="44F48E40" w14:textId="5CFF0CA3"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Eskiyeni dergisinde 202</w:t>
      </w:r>
      <w:r w:rsidR="007F2986">
        <w:rPr>
          <w:rFonts w:ascii="Gentium Plus" w:hAnsi="Gentium Plus" w:cs="Gentium Plus"/>
          <w:color w:val="FF0000"/>
        </w:rPr>
        <w:t>1</w:t>
      </w:r>
      <w:r w:rsidRPr="000567CC">
        <w:rPr>
          <w:rFonts w:ascii="Gentium Plus" w:hAnsi="Gentium Plus" w:cs="Gentium Plus"/>
          <w:color w:val="FF0000"/>
        </w:rPr>
        <w:t>-202</w:t>
      </w:r>
      <w:r w:rsidR="007F2986">
        <w:rPr>
          <w:rFonts w:ascii="Gentium Plus" w:hAnsi="Gentium Plus" w:cs="Gentium Plus"/>
          <w:color w:val="FF0000"/>
        </w:rPr>
        <w:t>5</w:t>
      </w:r>
      <w:r w:rsidRPr="000567CC">
        <w:rPr>
          <w:rFonts w:ascii="Gentium Plus" w:hAnsi="Gentium Plus" w:cs="Gentium Plus"/>
          <w:color w:val="FF0000"/>
        </w:rPr>
        <w:t xml:space="preserve"> yılları</w:t>
      </w:r>
      <w:r w:rsidR="007F2986">
        <w:rPr>
          <w:rFonts w:ascii="Gentium Plus" w:hAnsi="Gentium Plus" w:cs="Gentium Plus"/>
          <w:color w:val="FF0000"/>
        </w:rPr>
        <w:t>nda yayımlanan</w:t>
      </w:r>
      <w:r w:rsidRPr="000567CC">
        <w:rPr>
          <w:rFonts w:ascii="Gentium Plus" w:hAnsi="Gentium Plus" w:cs="Gentium Plus"/>
          <w:color w:val="FF0000"/>
        </w:rPr>
        <w:t xml:space="preserve"> makale konusu ile ilgili çalışmalara göz atılmış olmalıdır: </w:t>
      </w:r>
    </w:p>
    <w:p w14:paraId="6A15B935" w14:textId="319562F5" w:rsidR="000567CC" w:rsidRPr="000567CC" w:rsidRDefault="000567CC" w:rsidP="000567CC">
      <w:pPr>
        <w:pStyle w:val="ListeParagraf"/>
        <w:jc w:val="both"/>
        <w:rPr>
          <w:rFonts w:ascii="Gentium Plus" w:hAnsi="Gentium Plus" w:cs="Gentium Plus"/>
          <w:color w:val="FF0000"/>
        </w:rPr>
      </w:pPr>
      <w:hyperlink r:id="rId18" w:history="1">
        <w:r w:rsidRPr="000567CC">
          <w:rPr>
            <w:rStyle w:val="Kpr"/>
            <w:rFonts w:ascii="Gentium Plus" w:hAnsi="Gentium Plus" w:cs="Gentium Plus"/>
            <w:color w:val="FF0000"/>
          </w:rPr>
          <w:t>https://dergipark.org.tr/tr/pub/eskiyeni/archive</w:t>
        </w:r>
      </w:hyperlink>
    </w:p>
    <w:p w14:paraId="0D0BF856" w14:textId="77777777" w:rsidR="000567CC" w:rsidRPr="000567CC" w:rsidRDefault="000567CC" w:rsidP="000567CC">
      <w:pPr>
        <w:pStyle w:val="ListeParagraf"/>
        <w:jc w:val="both"/>
        <w:rPr>
          <w:rFonts w:ascii="Gentium Plus" w:hAnsi="Gentium Plus" w:cs="Gentium Plus"/>
          <w:color w:val="FF0000"/>
        </w:rPr>
      </w:pPr>
    </w:p>
    <w:p w14:paraId="289E69EE"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60528FF9"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p w14:paraId="5A6A2C5B"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2EF4A99F" w14:textId="7AF8E540" w:rsidR="00B4270B" w:rsidRPr="00734892"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sectPr w:rsidR="00B4270B" w:rsidRPr="00734892" w:rsidSect="00B8081C">
      <w:headerReference w:type="first" r:id="rId19"/>
      <w:pgSz w:w="9072" w:h="13608" w:code="155"/>
      <w:pgMar w:top="1247" w:right="907" w:bottom="567" w:left="907"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813463" w14:textId="77777777" w:rsidR="00B644C6" w:rsidRDefault="00B644C6" w:rsidP="003E1AD6">
      <w:pPr>
        <w:spacing w:after="0" w:line="240" w:lineRule="auto"/>
      </w:pPr>
      <w:r>
        <w:separator/>
      </w:r>
    </w:p>
  </w:endnote>
  <w:endnote w:type="continuationSeparator" w:id="0">
    <w:p w14:paraId="60128B9C" w14:textId="77777777" w:rsidR="00B644C6" w:rsidRDefault="00B644C6" w:rsidP="003E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Gentium Plus">
    <w:panose1 w:val="02000503060000020004"/>
    <w:charset w:val="A2"/>
    <w:family w:val="auto"/>
    <w:pitch w:val="variable"/>
    <w:sig w:usb0="E00003FF" w:usb1="5200E1FF" w:usb2="0A00002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AliK Medium">
    <w:altName w:val="Arial"/>
    <w:panose1 w:val="020B0604020202020204"/>
    <w:charset w:val="00"/>
    <w:family w:val="auto"/>
    <w:pitch w:val="variable"/>
    <w:sig w:usb0="00002003" w:usb1="00000000" w:usb2="00000000" w:usb3="00000000" w:csb0="00000041" w:csb1="00000000"/>
  </w:font>
  <w:font w:name="Charis SIL">
    <w:panose1 w:val="020B0604020202020204"/>
    <w:charset w:val="00"/>
    <w:family w:val="auto"/>
    <w:pitch w:val="variable"/>
    <w:sig w:usb0="A00003FF" w:usb1="5200E1FF" w:usb2="0A000029"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5C03C" w14:textId="77777777" w:rsidR="00711609" w:rsidRPr="00E23D72" w:rsidRDefault="00711609" w:rsidP="00711609">
    <w:pPr>
      <w:pBdr>
        <w:top w:val="single" w:sz="4" w:space="3" w:color="auto"/>
      </w:pBdr>
      <w:spacing w:after="0" w:line="216" w:lineRule="auto"/>
      <w:jc w:val="center"/>
      <w:rPr>
        <w:rFonts w:ascii="Gentium Plus" w:eastAsiaTheme="minorEastAsia" w:hAnsi="Gentium Plus" w:cs="Gentium Plus"/>
        <w:color w:val="0000FF" w:themeColor="hyperlink"/>
        <w:sz w:val="16"/>
        <w:szCs w:val="16"/>
        <w:lang w:eastAsia="tr-TR"/>
      </w:rPr>
    </w:pPr>
    <w:hyperlink r:id="rId1" w:history="1">
      <w:r w:rsidRPr="00E23D72">
        <w:rPr>
          <w:rFonts w:ascii="Gentium Plus" w:eastAsiaTheme="minorEastAsia" w:hAnsi="Gentium Plus" w:cs="Gentium Plus"/>
          <w:color w:val="0000FF" w:themeColor="hyperlink"/>
          <w:sz w:val="16"/>
          <w:szCs w:val="16"/>
          <w:lang w:eastAsia="tr-TR"/>
        </w:rPr>
        <w:t>www.dergipark.org.tr/tr/pub/eskiyeni</w:t>
      </w:r>
    </w:hyperlink>
  </w:p>
  <w:p w14:paraId="063192B4" w14:textId="77777777" w:rsidR="00711609" w:rsidRPr="00517CD5" w:rsidRDefault="00711609"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E0A80" w14:textId="77777777" w:rsidR="00711609" w:rsidRPr="00517CD5" w:rsidRDefault="00711609" w:rsidP="00711609">
    <w:pPr>
      <w:pBdr>
        <w:top w:val="single" w:sz="4" w:space="3" w:color="auto"/>
      </w:pBdr>
      <w:spacing w:after="0" w:line="216" w:lineRule="auto"/>
      <w:jc w:val="center"/>
      <w:rPr>
        <w:rFonts w:ascii="Gentium Plus" w:eastAsiaTheme="minorEastAsia" w:hAnsi="Gentium Plus" w:cs="Gentium Plus"/>
        <w:i/>
        <w:iCs/>
        <w:sz w:val="16"/>
        <w:szCs w:val="16"/>
        <w:lang w:eastAsia="tr-TR"/>
      </w:rPr>
    </w:pPr>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p>
  <w:p w14:paraId="4F51C48C" w14:textId="77777777" w:rsidR="00711609" w:rsidRPr="00517CD5" w:rsidRDefault="00711609"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60F21D" w14:textId="77777777" w:rsidR="00B644C6" w:rsidRPr="00DC23D6" w:rsidRDefault="00B644C6" w:rsidP="00DC23D6">
      <w:pPr>
        <w:spacing w:after="0" w:line="240" w:lineRule="auto"/>
        <w:rPr>
          <w:rFonts w:ascii="Gentium Plus" w:hAnsi="Gentium Plus" w:cs="Gentium Plus"/>
          <w:sz w:val="16"/>
          <w:szCs w:val="16"/>
        </w:rPr>
      </w:pPr>
      <w:r w:rsidRPr="00DC23D6">
        <w:rPr>
          <w:rFonts w:ascii="Gentium Plus" w:hAnsi="Gentium Plus" w:cs="Gentium Plus"/>
          <w:sz w:val="16"/>
          <w:szCs w:val="16"/>
        </w:rPr>
        <w:separator/>
      </w:r>
    </w:p>
  </w:footnote>
  <w:footnote w:type="continuationSeparator" w:id="0">
    <w:p w14:paraId="50636DFF" w14:textId="77777777" w:rsidR="00B644C6" w:rsidRPr="00DC23D6" w:rsidRDefault="00B644C6" w:rsidP="00DC23D6">
      <w:pPr>
        <w:spacing w:after="0" w:line="240" w:lineRule="auto"/>
        <w:rPr>
          <w:rFonts w:ascii="Gentium Plus" w:hAnsi="Gentium Plus" w:cs="Gentium Plus"/>
          <w:sz w:val="16"/>
          <w:szCs w:val="16"/>
        </w:rPr>
      </w:pPr>
      <w:r w:rsidRPr="00DC23D6">
        <w:rPr>
          <w:rFonts w:ascii="Gentium Plus" w:hAnsi="Gentium Plus" w:cs="Gentium Plus"/>
          <w:sz w:val="16"/>
          <w:szCs w:val="16"/>
        </w:rPr>
        <w:continuationSeparator/>
      </w:r>
    </w:p>
  </w:footnote>
  <w:footnote w:id="1">
    <w:p w14:paraId="3F6B7292"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WHZiMt5W","properties":{"formattedCitation":"Beyza Okumu\\uc0\\u351{}, \\uc0\\u8220{}Bili\\uc0\\u351{}sel \\uc0\\u199{}eli\\uc0\\u351{}ki Teorisi Ba\\uc0\\u287{}lam\\uc0\\u305{}nda Ba\\uc0\\u351{}\\uc0\\u246{}rt\\uc0\\u252{}s\\uc0\\u252{}n\\uc0\\u252{} \\uc0\\u199{}\\uc0\\u305{}karma Davran\\uc0\\u305{}\\uc0\\u351{}\\uc0\\u305{}n\\uc0\\u305{}n \\uc0\\u304{}ncelenmesi,\\uc0\\u8221{} {\\i{}Hitit \\uc0\\u304{}lahiyat Dergisi} 21/1 (2022), 281\\uc0\\u8211{}308.","plainCitation":"Beyza Okumuş, “Bilişsel Çelişki Teorisi Bağlamında Başörtüsünü Çıkarma Davranışının İncelenmesi,” Hitit İlahiyat Dergisi 21/1 (2022), 281–308.","dontUpdate":true,"noteIndex":6},"citationItems":[{"id":467,"uris":["http://zotero.org/users/7209007/items/TE83TYTB"],"itemData":{"id":467,"type":"article-journal","container-title":"Hitit İlahiyat Dergisi","issue":"1","page":"281-308","title":"Bilişsel Çelişki Teorisi Bağlamında Başörtüsünü Çıkarma Davranışının İncelenmesi","volume":"21","author":[{"family":"Okumuş","given":"Beyza"}],"issued":{"date-parts":[["2022"]]}}}],"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Beyza Okumuş, “Bilişsel Çelişki Teorisi Bağlamında Başörtüsünü Çıkarma Davranışının İncelenmesi”, </w:t>
      </w:r>
      <w:r w:rsidRPr="003E40AD">
        <w:rPr>
          <w:rFonts w:ascii="Gentium Plus" w:hAnsi="Gentium Plus" w:cs="Gentium Plus"/>
          <w:i/>
          <w:iCs/>
          <w:color w:val="FF0000"/>
          <w:sz w:val="17"/>
          <w:szCs w:val="17"/>
        </w:rPr>
        <w:t>Hitit İlahiyat Dergisi</w:t>
      </w:r>
      <w:r w:rsidRPr="003E40AD">
        <w:rPr>
          <w:rFonts w:ascii="Gentium Plus" w:hAnsi="Gentium Plus" w:cs="Gentium Plus"/>
          <w:color w:val="FF0000"/>
          <w:sz w:val="17"/>
          <w:szCs w:val="17"/>
        </w:rPr>
        <w:t xml:space="preserve"> 21/1 (2022), 281–308.</w:t>
      </w:r>
      <w:r w:rsidRPr="003E40AD">
        <w:rPr>
          <w:rFonts w:ascii="Gentium Plus" w:hAnsi="Gentium Plus" w:cs="Gentium Plus"/>
          <w:color w:val="FF0000"/>
          <w:sz w:val="17"/>
          <w:szCs w:val="17"/>
        </w:rPr>
        <w:fldChar w:fldCharType="end"/>
      </w:r>
    </w:p>
  </w:footnote>
  <w:footnote w:id="2">
    <w:p w14:paraId="25F2C387"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J4pyIU0r","properties":{"formattedCitation":"Ali Y\\uc0\\u305{}ld\\uc0\\u305{}r\\uc0\\u305{}m - Hasan \\uc0\\u350{}im\\uc0\\u351{}ek, {\\i{}Sosyal Bilimlerde Nitel Ara\\uc0\\u351{}t\\uc0\\u305{}rma Y\\uc0\\u246{}ntemleri} (Ankara: Se\\uc0\\u231{}kin Yay\\uc0\\u305{}nc\\uc0\\u305{}l\\uc0\\u305{}k, 2016), 71.","plainCitation":"Ali Yıldırım - Hasan Şimşek, Sosyal Bilimlerde Nitel Araştırma Yöntemleri (Ankara: Seçkin Yayıncılık, 2016), 71.","noteIndex":19},"citationItems":[{"id":197,"uris":["http://zotero.org/users/7209007/items/XNAJE6BF"],"itemData":{"id":197,"type":"book","edition":"10. Basım","event-place":"Ankara","publisher":"Seçkin Yayıncılık","publisher-place":"Ankara","title":"Sosyal Bilimlerde Nitel Araştırma Yöntemleri","title-short":"Nitel Araştırma Yöntemleri","author":[{"family":"Yıldırım","given":"Ali"},{"family":"Şimşek","given":"Hasan"}],"issued":{"date-parts":[["2016"]]}},"locator":"71","label":"page"}],"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Ali Yıldırım - Hasan Şimşek, </w:t>
      </w:r>
      <w:r w:rsidRPr="003E40AD">
        <w:rPr>
          <w:rFonts w:ascii="Gentium Plus" w:hAnsi="Gentium Plus" w:cs="Gentium Plus"/>
          <w:i/>
          <w:iCs/>
          <w:color w:val="FF0000"/>
          <w:sz w:val="17"/>
          <w:szCs w:val="17"/>
        </w:rPr>
        <w:t>Sosyal Bilimlerde Nitel Araştırma Yöntemleri</w:t>
      </w:r>
      <w:r w:rsidRPr="003E40AD">
        <w:rPr>
          <w:rFonts w:ascii="Gentium Plus" w:hAnsi="Gentium Plus" w:cs="Gentium Plus"/>
          <w:color w:val="FF0000"/>
          <w:sz w:val="17"/>
          <w:szCs w:val="17"/>
        </w:rPr>
        <w:t xml:space="preserve"> (Ankara: Seçkin Yayıncılık, 2016), 71.</w:t>
      </w:r>
      <w:r w:rsidRPr="003E40AD">
        <w:rPr>
          <w:rFonts w:ascii="Gentium Plus" w:hAnsi="Gentium Plus" w:cs="Gentium Plus"/>
          <w:color w:val="FF0000"/>
          <w:sz w:val="17"/>
          <w:szCs w:val="17"/>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1CCAD" w14:textId="77777777" w:rsidR="00E9645E" w:rsidRPr="00E9645E" w:rsidRDefault="00E9645E" w:rsidP="00E9645E">
    <w:pPr>
      <w:pStyle w:val="stBilgi"/>
      <w:jc w:val="right"/>
    </w:pPr>
    <w:sdt>
      <w:sdtPr>
        <w:rPr>
          <w:rFonts w:ascii="Gentium Plus" w:eastAsiaTheme="minorEastAsia" w:hAnsi="Gentium Plus" w:cs="Gentium Plus"/>
          <w:spacing w:val="-4"/>
          <w:sz w:val="15"/>
          <w:szCs w:val="15"/>
          <w:lang w:eastAsia="tr-TR"/>
        </w:rPr>
        <w:id w:val="12659908"/>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p w14:paraId="137F997D" w14:textId="77777777" w:rsidR="00E9645E" w:rsidRDefault="00E9645E">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8C481C" w14:textId="27460C86" w:rsidR="0076079F" w:rsidRPr="00E9645E" w:rsidRDefault="00E9645E" w:rsidP="00E9645E">
    <w:pPr>
      <w:pStyle w:val="stBilgi"/>
      <w:jc w:val="right"/>
    </w:pPr>
    <w:sdt>
      <w:sdtPr>
        <w:rPr>
          <w:rFonts w:ascii="Gentium Plus" w:eastAsiaTheme="minorEastAsia" w:hAnsi="Gentium Plus" w:cs="Gentium Plus"/>
          <w:spacing w:val="-4"/>
          <w:sz w:val="15"/>
          <w:szCs w:val="15"/>
          <w:lang w:eastAsia="tr-TR"/>
        </w:rPr>
        <w:id w:val="-558708478"/>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entium Plus" w:eastAsiaTheme="minorEastAsia" w:hAnsi="Gentium Plus" w:cs="Gentium Plus"/>
        <w:spacing w:val="-2"/>
        <w:sz w:val="16"/>
        <w:szCs w:val="16"/>
        <w:lang w:eastAsia="tr-TR"/>
      </w:rPr>
      <w:id w:val="1948110906"/>
      <w:docPartObj>
        <w:docPartGallery w:val="Page Numbers (Top of Page)"/>
        <w:docPartUnique/>
      </w:docPartObj>
    </w:sdtPr>
    <w:sdtEndPr>
      <w:rPr>
        <w:i/>
        <w:iCs/>
      </w:rPr>
    </w:sdtEndPr>
    <w:sdtContent>
      <w:p w14:paraId="3F482FD6" w14:textId="77777777" w:rsidR="00E9645E" w:rsidRPr="00E9645E" w:rsidRDefault="00E9645E" w:rsidP="00E9645E">
        <w:pPr>
          <w:pStyle w:val="stBilgi"/>
          <w:jc w:val="right"/>
        </w:pPr>
        <w:sdt>
          <w:sdtPr>
            <w:rPr>
              <w:rFonts w:ascii="Gentium Plus" w:eastAsiaTheme="minorEastAsia" w:hAnsi="Gentium Plus" w:cs="Gentium Plus"/>
              <w:spacing w:val="-4"/>
              <w:sz w:val="15"/>
              <w:szCs w:val="15"/>
              <w:lang w:eastAsia="tr-TR"/>
            </w:rPr>
            <w:id w:val="-733312892"/>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p w14:paraId="2BBD3C28" w14:textId="4F5FF7D6" w:rsidR="00DC23D6" w:rsidRPr="00035319" w:rsidRDefault="00000000" w:rsidP="00E9645E">
        <w:pPr>
          <w:tabs>
            <w:tab w:val="center" w:pos="6946"/>
            <w:tab w:val="right" w:pos="9072"/>
          </w:tabs>
          <w:spacing w:after="0" w:line="216" w:lineRule="auto"/>
          <w:jc w:val="right"/>
          <w:rPr>
            <w:rFonts w:ascii="Gentium Plus" w:eastAsiaTheme="minorEastAsia" w:hAnsi="Gentium Plus" w:cs="Gentium Plus"/>
            <w:i/>
            <w:iCs/>
            <w:spacing w:val="-2"/>
            <w:sz w:val="16"/>
            <w:szCs w:val="16"/>
            <w:lang w:eastAsia="tr-TR"/>
          </w:rPr>
        </w:pP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3C161" w14:textId="7571ED0D" w:rsidR="00517CD5" w:rsidRPr="00734892" w:rsidRDefault="00000000" w:rsidP="00734892">
    <w:pPr>
      <w:pStyle w:val="stBilgi"/>
      <w:jc w:val="right"/>
    </w:pPr>
    <w:sdt>
      <w:sdtPr>
        <w:rPr>
          <w:rFonts w:ascii="Gentium Plus" w:eastAsiaTheme="minorEastAsia" w:hAnsi="Gentium Plus" w:cs="Gentium Plus"/>
          <w:spacing w:val="-4"/>
          <w:sz w:val="15"/>
          <w:szCs w:val="15"/>
          <w:lang w:eastAsia="tr-TR"/>
        </w:rPr>
        <w:id w:val="387838995"/>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55C73"/>
    <w:multiLevelType w:val="hybridMultilevel"/>
    <w:tmpl w:val="C2F48F5C"/>
    <w:lvl w:ilvl="0" w:tplc="107CDE2C">
      <w:numFmt w:val="bullet"/>
      <w:lvlText w:val=""/>
      <w:lvlJc w:val="left"/>
      <w:pPr>
        <w:ind w:left="720" w:hanging="360"/>
      </w:pPr>
      <w:rPr>
        <w:rFonts w:ascii="Symbol" w:eastAsia="Calibri" w:hAnsi="Symbol" w:cs="Aria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63A18E1"/>
    <w:multiLevelType w:val="hybridMultilevel"/>
    <w:tmpl w:val="3BCEC84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1E0E408A"/>
    <w:multiLevelType w:val="hybridMultilevel"/>
    <w:tmpl w:val="7C6A81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38945721"/>
    <w:multiLevelType w:val="hybridMultilevel"/>
    <w:tmpl w:val="B756F2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5" w15:restartNumberingAfterBreak="0">
    <w:nsid w:val="426C7BE5"/>
    <w:multiLevelType w:val="hybridMultilevel"/>
    <w:tmpl w:val="D65057FE"/>
    <w:lvl w:ilvl="0" w:tplc="5EA2EFF2">
      <w:start w:val="433"/>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BA6637A"/>
    <w:multiLevelType w:val="multilevel"/>
    <w:tmpl w:val="0452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8B968D1"/>
    <w:multiLevelType w:val="multilevel"/>
    <w:tmpl w:val="CA12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085348435">
    <w:abstractNumId w:val="4"/>
  </w:num>
  <w:num w:numId="2" w16cid:durableId="89662605">
    <w:abstractNumId w:val="10"/>
  </w:num>
  <w:num w:numId="3" w16cid:durableId="668213339">
    <w:abstractNumId w:val="6"/>
  </w:num>
  <w:num w:numId="4" w16cid:durableId="341317236">
    <w:abstractNumId w:val="8"/>
  </w:num>
  <w:num w:numId="5" w16cid:durableId="633100904">
    <w:abstractNumId w:val="5"/>
  </w:num>
  <w:num w:numId="6" w16cid:durableId="386999873">
    <w:abstractNumId w:val="0"/>
  </w:num>
  <w:num w:numId="7" w16cid:durableId="421872559">
    <w:abstractNumId w:val="1"/>
  </w:num>
  <w:num w:numId="8" w16cid:durableId="1080248637">
    <w:abstractNumId w:val="2"/>
  </w:num>
  <w:num w:numId="9" w16cid:durableId="1425801567">
    <w:abstractNumId w:val="3"/>
  </w:num>
  <w:num w:numId="10" w16cid:durableId="91048900">
    <w:abstractNumId w:val="7"/>
  </w:num>
  <w:num w:numId="11" w16cid:durableId="212306987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7"/>
  <w:removePersonalInformation/>
  <w:removeDateAndTime/>
  <w:hideSpellingErrors/>
  <w:hideGrammaticalErrors/>
  <w:proofState w:spelling="clean" w:grammar="clean"/>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15DD"/>
    <w:rsid w:val="00000655"/>
    <w:rsid w:val="00000825"/>
    <w:rsid w:val="00000DCE"/>
    <w:rsid w:val="00000E3D"/>
    <w:rsid w:val="00001113"/>
    <w:rsid w:val="000013D3"/>
    <w:rsid w:val="000025F6"/>
    <w:rsid w:val="000026BA"/>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63E"/>
    <w:rsid w:val="00011FEF"/>
    <w:rsid w:val="0001250A"/>
    <w:rsid w:val="000140E9"/>
    <w:rsid w:val="0001448C"/>
    <w:rsid w:val="00015FD8"/>
    <w:rsid w:val="0001709B"/>
    <w:rsid w:val="00017DF6"/>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610"/>
    <w:rsid w:val="00030837"/>
    <w:rsid w:val="000308BB"/>
    <w:rsid w:val="00031534"/>
    <w:rsid w:val="000324EC"/>
    <w:rsid w:val="0003255E"/>
    <w:rsid w:val="00034153"/>
    <w:rsid w:val="00034AE2"/>
    <w:rsid w:val="00035319"/>
    <w:rsid w:val="000369DB"/>
    <w:rsid w:val="00036D66"/>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46B8A"/>
    <w:rsid w:val="000503D9"/>
    <w:rsid w:val="00050933"/>
    <w:rsid w:val="0005157B"/>
    <w:rsid w:val="00051E64"/>
    <w:rsid w:val="000520C3"/>
    <w:rsid w:val="000524DC"/>
    <w:rsid w:val="00052E6D"/>
    <w:rsid w:val="00053AEA"/>
    <w:rsid w:val="00054A58"/>
    <w:rsid w:val="00054C4E"/>
    <w:rsid w:val="00055E13"/>
    <w:rsid w:val="000567CC"/>
    <w:rsid w:val="00056B20"/>
    <w:rsid w:val="00057B51"/>
    <w:rsid w:val="000608B3"/>
    <w:rsid w:val="000608D6"/>
    <w:rsid w:val="00060C36"/>
    <w:rsid w:val="00061C37"/>
    <w:rsid w:val="000624FB"/>
    <w:rsid w:val="00065156"/>
    <w:rsid w:val="0006636B"/>
    <w:rsid w:val="0007035F"/>
    <w:rsid w:val="000705B1"/>
    <w:rsid w:val="00070DA5"/>
    <w:rsid w:val="0007134C"/>
    <w:rsid w:val="00071849"/>
    <w:rsid w:val="00072472"/>
    <w:rsid w:val="00072DF1"/>
    <w:rsid w:val="000732D7"/>
    <w:rsid w:val="00073A62"/>
    <w:rsid w:val="000745F3"/>
    <w:rsid w:val="00074DE5"/>
    <w:rsid w:val="00076732"/>
    <w:rsid w:val="0007686D"/>
    <w:rsid w:val="000777E5"/>
    <w:rsid w:val="000810D5"/>
    <w:rsid w:val="00082542"/>
    <w:rsid w:val="00082CBF"/>
    <w:rsid w:val="00082CE0"/>
    <w:rsid w:val="000849D5"/>
    <w:rsid w:val="00084BFB"/>
    <w:rsid w:val="00085409"/>
    <w:rsid w:val="000860EE"/>
    <w:rsid w:val="00087871"/>
    <w:rsid w:val="00087AB8"/>
    <w:rsid w:val="00087DEA"/>
    <w:rsid w:val="00090C80"/>
    <w:rsid w:val="00092068"/>
    <w:rsid w:val="00093F94"/>
    <w:rsid w:val="0009413C"/>
    <w:rsid w:val="000944D4"/>
    <w:rsid w:val="0009463C"/>
    <w:rsid w:val="00094976"/>
    <w:rsid w:val="00095D8A"/>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27"/>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3AA"/>
    <w:rsid w:val="000D07CE"/>
    <w:rsid w:val="000D11DF"/>
    <w:rsid w:val="000D2146"/>
    <w:rsid w:val="000D25D4"/>
    <w:rsid w:val="000D266B"/>
    <w:rsid w:val="000D3605"/>
    <w:rsid w:val="000D360C"/>
    <w:rsid w:val="000D36B7"/>
    <w:rsid w:val="000D4129"/>
    <w:rsid w:val="000D4445"/>
    <w:rsid w:val="000D4760"/>
    <w:rsid w:val="000D4BE6"/>
    <w:rsid w:val="000D54CB"/>
    <w:rsid w:val="000D6AB4"/>
    <w:rsid w:val="000D6DDA"/>
    <w:rsid w:val="000D6EC0"/>
    <w:rsid w:val="000D7011"/>
    <w:rsid w:val="000D71A6"/>
    <w:rsid w:val="000E01FA"/>
    <w:rsid w:val="000E1E7F"/>
    <w:rsid w:val="000E47E8"/>
    <w:rsid w:val="000E4890"/>
    <w:rsid w:val="000E571A"/>
    <w:rsid w:val="000E602B"/>
    <w:rsid w:val="000E6443"/>
    <w:rsid w:val="000E68EB"/>
    <w:rsid w:val="000E696A"/>
    <w:rsid w:val="000E7D15"/>
    <w:rsid w:val="000F124A"/>
    <w:rsid w:val="000F14BE"/>
    <w:rsid w:val="000F18C0"/>
    <w:rsid w:val="000F1B26"/>
    <w:rsid w:val="000F2126"/>
    <w:rsid w:val="000F23DC"/>
    <w:rsid w:val="000F2BAB"/>
    <w:rsid w:val="000F2F56"/>
    <w:rsid w:val="000F30B8"/>
    <w:rsid w:val="000F3C88"/>
    <w:rsid w:val="000F3CBA"/>
    <w:rsid w:val="000F3F14"/>
    <w:rsid w:val="000F48CB"/>
    <w:rsid w:val="000F4ADD"/>
    <w:rsid w:val="000F4BA0"/>
    <w:rsid w:val="000F4F02"/>
    <w:rsid w:val="000F528C"/>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1DB3"/>
    <w:rsid w:val="00102EA0"/>
    <w:rsid w:val="00103D5A"/>
    <w:rsid w:val="00105DBE"/>
    <w:rsid w:val="00106488"/>
    <w:rsid w:val="001070EE"/>
    <w:rsid w:val="00107175"/>
    <w:rsid w:val="00107229"/>
    <w:rsid w:val="00111952"/>
    <w:rsid w:val="00111A1B"/>
    <w:rsid w:val="001123CB"/>
    <w:rsid w:val="00112878"/>
    <w:rsid w:val="00112AF9"/>
    <w:rsid w:val="00112E9D"/>
    <w:rsid w:val="001139C5"/>
    <w:rsid w:val="001139C8"/>
    <w:rsid w:val="00113E5C"/>
    <w:rsid w:val="00116046"/>
    <w:rsid w:val="001163A8"/>
    <w:rsid w:val="00117935"/>
    <w:rsid w:val="0012019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5B34"/>
    <w:rsid w:val="001361E8"/>
    <w:rsid w:val="00136567"/>
    <w:rsid w:val="001366FB"/>
    <w:rsid w:val="00136889"/>
    <w:rsid w:val="00136E4B"/>
    <w:rsid w:val="0014145D"/>
    <w:rsid w:val="00141749"/>
    <w:rsid w:val="00141A1E"/>
    <w:rsid w:val="00141F3E"/>
    <w:rsid w:val="001427EE"/>
    <w:rsid w:val="001427FF"/>
    <w:rsid w:val="00142DB2"/>
    <w:rsid w:val="00144AA9"/>
    <w:rsid w:val="001460FF"/>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950"/>
    <w:rsid w:val="00164776"/>
    <w:rsid w:val="00164A8E"/>
    <w:rsid w:val="001651B1"/>
    <w:rsid w:val="00165CB6"/>
    <w:rsid w:val="0016612D"/>
    <w:rsid w:val="00166705"/>
    <w:rsid w:val="00167558"/>
    <w:rsid w:val="00167C53"/>
    <w:rsid w:val="001711EC"/>
    <w:rsid w:val="0017132E"/>
    <w:rsid w:val="00171821"/>
    <w:rsid w:val="00171AC3"/>
    <w:rsid w:val="00171EFC"/>
    <w:rsid w:val="00171F9D"/>
    <w:rsid w:val="00172DD1"/>
    <w:rsid w:val="001738E9"/>
    <w:rsid w:val="00173B17"/>
    <w:rsid w:val="00174BE5"/>
    <w:rsid w:val="00175B3F"/>
    <w:rsid w:val="001760EF"/>
    <w:rsid w:val="001768D7"/>
    <w:rsid w:val="001771D8"/>
    <w:rsid w:val="001779B7"/>
    <w:rsid w:val="0018032D"/>
    <w:rsid w:val="00180617"/>
    <w:rsid w:val="0018062E"/>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4B2"/>
    <w:rsid w:val="00193826"/>
    <w:rsid w:val="00193877"/>
    <w:rsid w:val="00194A32"/>
    <w:rsid w:val="00194A4F"/>
    <w:rsid w:val="001954CF"/>
    <w:rsid w:val="00195611"/>
    <w:rsid w:val="0019740A"/>
    <w:rsid w:val="001A0075"/>
    <w:rsid w:val="001A046C"/>
    <w:rsid w:val="001A0526"/>
    <w:rsid w:val="001A05D0"/>
    <w:rsid w:val="001A0FEF"/>
    <w:rsid w:val="001A2C6C"/>
    <w:rsid w:val="001A2D79"/>
    <w:rsid w:val="001A402B"/>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6B0"/>
    <w:rsid w:val="001C6B93"/>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989"/>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62DB"/>
    <w:rsid w:val="002178D1"/>
    <w:rsid w:val="00217D22"/>
    <w:rsid w:val="00217FD5"/>
    <w:rsid w:val="002200A4"/>
    <w:rsid w:val="002217F9"/>
    <w:rsid w:val="00222AF4"/>
    <w:rsid w:val="002233C2"/>
    <w:rsid w:val="00223850"/>
    <w:rsid w:val="002244B0"/>
    <w:rsid w:val="00225712"/>
    <w:rsid w:val="00225D74"/>
    <w:rsid w:val="002260C3"/>
    <w:rsid w:val="002264BF"/>
    <w:rsid w:val="0022678D"/>
    <w:rsid w:val="002270BD"/>
    <w:rsid w:val="00227110"/>
    <w:rsid w:val="002279CE"/>
    <w:rsid w:val="00227E4B"/>
    <w:rsid w:val="002304DD"/>
    <w:rsid w:val="002306C0"/>
    <w:rsid w:val="00230CE0"/>
    <w:rsid w:val="00231E18"/>
    <w:rsid w:val="00233661"/>
    <w:rsid w:val="0023380E"/>
    <w:rsid w:val="0023581B"/>
    <w:rsid w:val="0023679F"/>
    <w:rsid w:val="00236BCA"/>
    <w:rsid w:val="00236EF1"/>
    <w:rsid w:val="00240784"/>
    <w:rsid w:val="00240A18"/>
    <w:rsid w:val="00241191"/>
    <w:rsid w:val="00241D46"/>
    <w:rsid w:val="00243105"/>
    <w:rsid w:val="0024334D"/>
    <w:rsid w:val="0024340E"/>
    <w:rsid w:val="002437B8"/>
    <w:rsid w:val="00244FDB"/>
    <w:rsid w:val="002457E4"/>
    <w:rsid w:val="0024591D"/>
    <w:rsid w:val="00245C18"/>
    <w:rsid w:val="002469D3"/>
    <w:rsid w:val="00246B3D"/>
    <w:rsid w:val="0025002D"/>
    <w:rsid w:val="00251590"/>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3FAD"/>
    <w:rsid w:val="0026626E"/>
    <w:rsid w:val="002666AE"/>
    <w:rsid w:val="0026672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2BC1"/>
    <w:rsid w:val="002932BA"/>
    <w:rsid w:val="002936DA"/>
    <w:rsid w:val="00294101"/>
    <w:rsid w:val="002944DE"/>
    <w:rsid w:val="00295923"/>
    <w:rsid w:val="00296A4D"/>
    <w:rsid w:val="00296ED2"/>
    <w:rsid w:val="002A0292"/>
    <w:rsid w:val="002A0C60"/>
    <w:rsid w:val="002A11C2"/>
    <w:rsid w:val="002A18BC"/>
    <w:rsid w:val="002A29FB"/>
    <w:rsid w:val="002A2C0B"/>
    <w:rsid w:val="002A2D56"/>
    <w:rsid w:val="002A2EDC"/>
    <w:rsid w:val="002A4173"/>
    <w:rsid w:val="002A4186"/>
    <w:rsid w:val="002A44EB"/>
    <w:rsid w:val="002A4526"/>
    <w:rsid w:val="002A4A1C"/>
    <w:rsid w:val="002A4A72"/>
    <w:rsid w:val="002A4C00"/>
    <w:rsid w:val="002A541C"/>
    <w:rsid w:val="002A5ED2"/>
    <w:rsid w:val="002A7506"/>
    <w:rsid w:val="002A7DED"/>
    <w:rsid w:val="002B0B5C"/>
    <w:rsid w:val="002B1310"/>
    <w:rsid w:val="002B14C3"/>
    <w:rsid w:val="002B1883"/>
    <w:rsid w:val="002B1DC7"/>
    <w:rsid w:val="002B2357"/>
    <w:rsid w:val="002B28A7"/>
    <w:rsid w:val="002B2CE9"/>
    <w:rsid w:val="002B489C"/>
    <w:rsid w:val="002B4C2B"/>
    <w:rsid w:val="002B4D3B"/>
    <w:rsid w:val="002B541C"/>
    <w:rsid w:val="002B579B"/>
    <w:rsid w:val="002B5945"/>
    <w:rsid w:val="002B6155"/>
    <w:rsid w:val="002B6DD9"/>
    <w:rsid w:val="002B7210"/>
    <w:rsid w:val="002B769F"/>
    <w:rsid w:val="002B7BEF"/>
    <w:rsid w:val="002C0043"/>
    <w:rsid w:val="002C005A"/>
    <w:rsid w:val="002C0438"/>
    <w:rsid w:val="002C1642"/>
    <w:rsid w:val="002C1F11"/>
    <w:rsid w:val="002C2971"/>
    <w:rsid w:val="002C2B5C"/>
    <w:rsid w:val="002C312D"/>
    <w:rsid w:val="002C3284"/>
    <w:rsid w:val="002C414D"/>
    <w:rsid w:val="002C4A97"/>
    <w:rsid w:val="002C6824"/>
    <w:rsid w:val="002C6B05"/>
    <w:rsid w:val="002C6F86"/>
    <w:rsid w:val="002C7E3D"/>
    <w:rsid w:val="002D24A8"/>
    <w:rsid w:val="002D2599"/>
    <w:rsid w:val="002D2E18"/>
    <w:rsid w:val="002D3180"/>
    <w:rsid w:val="002D3C89"/>
    <w:rsid w:val="002D4108"/>
    <w:rsid w:val="002D42C4"/>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9D5"/>
    <w:rsid w:val="002F15A8"/>
    <w:rsid w:val="002F25A2"/>
    <w:rsid w:val="002F279D"/>
    <w:rsid w:val="002F32A1"/>
    <w:rsid w:val="002F3F86"/>
    <w:rsid w:val="002F4918"/>
    <w:rsid w:val="002F5138"/>
    <w:rsid w:val="002F5F99"/>
    <w:rsid w:val="002F692F"/>
    <w:rsid w:val="002F7A30"/>
    <w:rsid w:val="002F7AA7"/>
    <w:rsid w:val="00300A93"/>
    <w:rsid w:val="00300CBD"/>
    <w:rsid w:val="003012A9"/>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47E"/>
    <w:rsid w:val="00312817"/>
    <w:rsid w:val="00312A8E"/>
    <w:rsid w:val="00312FED"/>
    <w:rsid w:val="003132A1"/>
    <w:rsid w:val="003142BD"/>
    <w:rsid w:val="00314346"/>
    <w:rsid w:val="00314BAC"/>
    <w:rsid w:val="00316502"/>
    <w:rsid w:val="00316C9E"/>
    <w:rsid w:val="00317697"/>
    <w:rsid w:val="003179A8"/>
    <w:rsid w:val="003207FF"/>
    <w:rsid w:val="0032084C"/>
    <w:rsid w:val="00320AD7"/>
    <w:rsid w:val="00321493"/>
    <w:rsid w:val="00321A46"/>
    <w:rsid w:val="00322394"/>
    <w:rsid w:val="00322919"/>
    <w:rsid w:val="00322CB5"/>
    <w:rsid w:val="003230A7"/>
    <w:rsid w:val="003233F7"/>
    <w:rsid w:val="003238AE"/>
    <w:rsid w:val="003244CF"/>
    <w:rsid w:val="003251D4"/>
    <w:rsid w:val="00325221"/>
    <w:rsid w:val="003259C8"/>
    <w:rsid w:val="00326590"/>
    <w:rsid w:val="00326DD6"/>
    <w:rsid w:val="0032797C"/>
    <w:rsid w:val="00330501"/>
    <w:rsid w:val="003305F9"/>
    <w:rsid w:val="00330A06"/>
    <w:rsid w:val="00330CC6"/>
    <w:rsid w:val="00331B82"/>
    <w:rsid w:val="00331DD3"/>
    <w:rsid w:val="00332FE2"/>
    <w:rsid w:val="0033304F"/>
    <w:rsid w:val="003330BE"/>
    <w:rsid w:val="00333CBA"/>
    <w:rsid w:val="0033472D"/>
    <w:rsid w:val="00334CC7"/>
    <w:rsid w:val="00335436"/>
    <w:rsid w:val="00336E35"/>
    <w:rsid w:val="00340071"/>
    <w:rsid w:val="0034078F"/>
    <w:rsid w:val="00340F9B"/>
    <w:rsid w:val="00343A77"/>
    <w:rsid w:val="00343F62"/>
    <w:rsid w:val="003442B0"/>
    <w:rsid w:val="003445F1"/>
    <w:rsid w:val="00344DB8"/>
    <w:rsid w:val="00346A3D"/>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22A"/>
    <w:rsid w:val="00357F5C"/>
    <w:rsid w:val="00360176"/>
    <w:rsid w:val="00360EAE"/>
    <w:rsid w:val="00362EC0"/>
    <w:rsid w:val="00362FC9"/>
    <w:rsid w:val="003634AB"/>
    <w:rsid w:val="00363F29"/>
    <w:rsid w:val="003650FD"/>
    <w:rsid w:val="003653AF"/>
    <w:rsid w:val="00366527"/>
    <w:rsid w:val="00366C9B"/>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1A9D"/>
    <w:rsid w:val="0038355E"/>
    <w:rsid w:val="00383FA1"/>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4F34"/>
    <w:rsid w:val="003A50DD"/>
    <w:rsid w:val="003A6AF7"/>
    <w:rsid w:val="003A701D"/>
    <w:rsid w:val="003A7534"/>
    <w:rsid w:val="003B042C"/>
    <w:rsid w:val="003B0699"/>
    <w:rsid w:val="003B0AB3"/>
    <w:rsid w:val="003B0C2F"/>
    <w:rsid w:val="003B14D7"/>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40AD"/>
    <w:rsid w:val="003E51C6"/>
    <w:rsid w:val="003E5350"/>
    <w:rsid w:val="003E62B8"/>
    <w:rsid w:val="003E6BAF"/>
    <w:rsid w:val="003E73F8"/>
    <w:rsid w:val="003F0458"/>
    <w:rsid w:val="003F0609"/>
    <w:rsid w:val="003F0939"/>
    <w:rsid w:val="003F09C5"/>
    <w:rsid w:val="003F2468"/>
    <w:rsid w:val="003F3254"/>
    <w:rsid w:val="003F32D2"/>
    <w:rsid w:val="003F3387"/>
    <w:rsid w:val="003F35E1"/>
    <w:rsid w:val="003F411C"/>
    <w:rsid w:val="003F448B"/>
    <w:rsid w:val="003F4ADA"/>
    <w:rsid w:val="003F5228"/>
    <w:rsid w:val="003F5C36"/>
    <w:rsid w:val="003F7633"/>
    <w:rsid w:val="003F7F36"/>
    <w:rsid w:val="00400A1F"/>
    <w:rsid w:val="00401B05"/>
    <w:rsid w:val="00402245"/>
    <w:rsid w:val="004028A1"/>
    <w:rsid w:val="004029EB"/>
    <w:rsid w:val="004036E4"/>
    <w:rsid w:val="00403A41"/>
    <w:rsid w:val="00403FAA"/>
    <w:rsid w:val="004042F9"/>
    <w:rsid w:val="004048B8"/>
    <w:rsid w:val="00406091"/>
    <w:rsid w:val="00406717"/>
    <w:rsid w:val="00406F50"/>
    <w:rsid w:val="0040724A"/>
    <w:rsid w:val="0040733E"/>
    <w:rsid w:val="0040750E"/>
    <w:rsid w:val="00407AF4"/>
    <w:rsid w:val="00407E95"/>
    <w:rsid w:val="00410933"/>
    <w:rsid w:val="004112AB"/>
    <w:rsid w:val="00413519"/>
    <w:rsid w:val="00413AEA"/>
    <w:rsid w:val="00414395"/>
    <w:rsid w:val="0041582C"/>
    <w:rsid w:val="0041597D"/>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00D"/>
    <w:rsid w:val="00436588"/>
    <w:rsid w:val="0043658C"/>
    <w:rsid w:val="00436B4D"/>
    <w:rsid w:val="00436B91"/>
    <w:rsid w:val="00436C0D"/>
    <w:rsid w:val="00437B31"/>
    <w:rsid w:val="00437D98"/>
    <w:rsid w:val="00440528"/>
    <w:rsid w:val="00441557"/>
    <w:rsid w:val="00441BCF"/>
    <w:rsid w:val="00445353"/>
    <w:rsid w:val="00445E08"/>
    <w:rsid w:val="00446385"/>
    <w:rsid w:val="004469C7"/>
    <w:rsid w:val="00446C7B"/>
    <w:rsid w:val="00446C93"/>
    <w:rsid w:val="00447FFD"/>
    <w:rsid w:val="00450625"/>
    <w:rsid w:val="004507DC"/>
    <w:rsid w:val="00451240"/>
    <w:rsid w:val="00451924"/>
    <w:rsid w:val="004527B1"/>
    <w:rsid w:val="00452C6A"/>
    <w:rsid w:val="00453B11"/>
    <w:rsid w:val="004541B4"/>
    <w:rsid w:val="00454754"/>
    <w:rsid w:val="00456235"/>
    <w:rsid w:val="004564E3"/>
    <w:rsid w:val="004566BC"/>
    <w:rsid w:val="00457816"/>
    <w:rsid w:val="004604AC"/>
    <w:rsid w:val="004606A1"/>
    <w:rsid w:val="00460E99"/>
    <w:rsid w:val="0046133A"/>
    <w:rsid w:val="00461402"/>
    <w:rsid w:val="00461D1C"/>
    <w:rsid w:val="00462265"/>
    <w:rsid w:val="004623DC"/>
    <w:rsid w:val="00462487"/>
    <w:rsid w:val="0046258C"/>
    <w:rsid w:val="00462C67"/>
    <w:rsid w:val="004642B5"/>
    <w:rsid w:val="00464F73"/>
    <w:rsid w:val="00464F82"/>
    <w:rsid w:val="00467966"/>
    <w:rsid w:val="00467AC5"/>
    <w:rsid w:val="00470146"/>
    <w:rsid w:val="0047031C"/>
    <w:rsid w:val="00470537"/>
    <w:rsid w:val="004716DB"/>
    <w:rsid w:val="0047194D"/>
    <w:rsid w:val="00473418"/>
    <w:rsid w:val="00473981"/>
    <w:rsid w:val="00474BA0"/>
    <w:rsid w:val="0047747D"/>
    <w:rsid w:val="00480047"/>
    <w:rsid w:val="00480180"/>
    <w:rsid w:val="0048062D"/>
    <w:rsid w:val="00480A8B"/>
    <w:rsid w:val="00481144"/>
    <w:rsid w:val="00481337"/>
    <w:rsid w:val="0048197C"/>
    <w:rsid w:val="004823BB"/>
    <w:rsid w:val="004825CE"/>
    <w:rsid w:val="00485F2F"/>
    <w:rsid w:val="00487108"/>
    <w:rsid w:val="00487B04"/>
    <w:rsid w:val="004908BF"/>
    <w:rsid w:val="00490BBB"/>
    <w:rsid w:val="00491B93"/>
    <w:rsid w:val="004948DF"/>
    <w:rsid w:val="00495B83"/>
    <w:rsid w:val="00496269"/>
    <w:rsid w:val="00496D04"/>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166"/>
    <w:rsid w:val="004B7B51"/>
    <w:rsid w:val="004C00F6"/>
    <w:rsid w:val="004C0944"/>
    <w:rsid w:val="004C10EC"/>
    <w:rsid w:val="004C1152"/>
    <w:rsid w:val="004C15D4"/>
    <w:rsid w:val="004C1CE6"/>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3B91"/>
    <w:rsid w:val="004D4C3E"/>
    <w:rsid w:val="004D4D82"/>
    <w:rsid w:val="004D4E64"/>
    <w:rsid w:val="004D5157"/>
    <w:rsid w:val="004D5773"/>
    <w:rsid w:val="004D6838"/>
    <w:rsid w:val="004D6C58"/>
    <w:rsid w:val="004E029F"/>
    <w:rsid w:val="004E10FB"/>
    <w:rsid w:val="004E2BF6"/>
    <w:rsid w:val="004E2C50"/>
    <w:rsid w:val="004E3ECC"/>
    <w:rsid w:val="004E4A35"/>
    <w:rsid w:val="004E501E"/>
    <w:rsid w:val="004E5062"/>
    <w:rsid w:val="004E5129"/>
    <w:rsid w:val="004E5239"/>
    <w:rsid w:val="004E5420"/>
    <w:rsid w:val="004E5504"/>
    <w:rsid w:val="004E586A"/>
    <w:rsid w:val="004E5E86"/>
    <w:rsid w:val="004E65FF"/>
    <w:rsid w:val="004F08E0"/>
    <w:rsid w:val="004F1184"/>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3D"/>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CD5"/>
    <w:rsid w:val="0052180F"/>
    <w:rsid w:val="00521B41"/>
    <w:rsid w:val="005227A0"/>
    <w:rsid w:val="00524845"/>
    <w:rsid w:val="00524DDD"/>
    <w:rsid w:val="005258F1"/>
    <w:rsid w:val="005310BE"/>
    <w:rsid w:val="005316AC"/>
    <w:rsid w:val="00531EF7"/>
    <w:rsid w:val="00532C75"/>
    <w:rsid w:val="00533D09"/>
    <w:rsid w:val="0053570F"/>
    <w:rsid w:val="00535CE6"/>
    <w:rsid w:val="00536635"/>
    <w:rsid w:val="005373E7"/>
    <w:rsid w:val="00537FE9"/>
    <w:rsid w:val="0054022D"/>
    <w:rsid w:val="00540D12"/>
    <w:rsid w:val="005412D5"/>
    <w:rsid w:val="00541982"/>
    <w:rsid w:val="005433A4"/>
    <w:rsid w:val="005436B3"/>
    <w:rsid w:val="0054433F"/>
    <w:rsid w:val="00544665"/>
    <w:rsid w:val="005446C7"/>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7265"/>
    <w:rsid w:val="00570F34"/>
    <w:rsid w:val="005716A6"/>
    <w:rsid w:val="00572800"/>
    <w:rsid w:val="00572FEA"/>
    <w:rsid w:val="005731EC"/>
    <w:rsid w:val="00573904"/>
    <w:rsid w:val="00573D14"/>
    <w:rsid w:val="005740FE"/>
    <w:rsid w:val="00574208"/>
    <w:rsid w:val="00574B38"/>
    <w:rsid w:val="00575347"/>
    <w:rsid w:val="0057536E"/>
    <w:rsid w:val="005757FB"/>
    <w:rsid w:val="00575CD0"/>
    <w:rsid w:val="005767E6"/>
    <w:rsid w:val="00576BBF"/>
    <w:rsid w:val="00576C49"/>
    <w:rsid w:val="0057720E"/>
    <w:rsid w:val="0057751A"/>
    <w:rsid w:val="00577CA1"/>
    <w:rsid w:val="005800D0"/>
    <w:rsid w:val="0058065C"/>
    <w:rsid w:val="00580A67"/>
    <w:rsid w:val="00580ABD"/>
    <w:rsid w:val="005813F9"/>
    <w:rsid w:val="00582433"/>
    <w:rsid w:val="00582580"/>
    <w:rsid w:val="00582925"/>
    <w:rsid w:val="0058549C"/>
    <w:rsid w:val="00585677"/>
    <w:rsid w:val="005874AC"/>
    <w:rsid w:val="00590805"/>
    <w:rsid w:val="00590D5A"/>
    <w:rsid w:val="00591507"/>
    <w:rsid w:val="00591B76"/>
    <w:rsid w:val="005929F5"/>
    <w:rsid w:val="00592FEA"/>
    <w:rsid w:val="0059387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3FEE"/>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0FA5"/>
    <w:rsid w:val="005D37BB"/>
    <w:rsid w:val="005D4422"/>
    <w:rsid w:val="005D5874"/>
    <w:rsid w:val="005D5C3B"/>
    <w:rsid w:val="005D67EC"/>
    <w:rsid w:val="005D68CD"/>
    <w:rsid w:val="005E0257"/>
    <w:rsid w:val="005E0FE9"/>
    <w:rsid w:val="005E158C"/>
    <w:rsid w:val="005E3773"/>
    <w:rsid w:val="005E3A7C"/>
    <w:rsid w:val="005E424E"/>
    <w:rsid w:val="005E42BE"/>
    <w:rsid w:val="005E4CE3"/>
    <w:rsid w:val="005E4D09"/>
    <w:rsid w:val="005E520B"/>
    <w:rsid w:val="005E6DB1"/>
    <w:rsid w:val="005E73A0"/>
    <w:rsid w:val="005E774C"/>
    <w:rsid w:val="005F0436"/>
    <w:rsid w:val="005F07E7"/>
    <w:rsid w:val="005F25B3"/>
    <w:rsid w:val="005F2F10"/>
    <w:rsid w:val="005F45CF"/>
    <w:rsid w:val="005F5E1B"/>
    <w:rsid w:val="005F78DC"/>
    <w:rsid w:val="00601BC1"/>
    <w:rsid w:val="00602B1B"/>
    <w:rsid w:val="006030C4"/>
    <w:rsid w:val="006037FF"/>
    <w:rsid w:val="00603BFD"/>
    <w:rsid w:val="00605488"/>
    <w:rsid w:val="0060625D"/>
    <w:rsid w:val="00606851"/>
    <w:rsid w:val="006074CC"/>
    <w:rsid w:val="0060754C"/>
    <w:rsid w:val="00610CD9"/>
    <w:rsid w:val="00611356"/>
    <w:rsid w:val="006114CC"/>
    <w:rsid w:val="00611BED"/>
    <w:rsid w:val="00611FE9"/>
    <w:rsid w:val="00612124"/>
    <w:rsid w:val="00612214"/>
    <w:rsid w:val="00612D6C"/>
    <w:rsid w:val="00613D4C"/>
    <w:rsid w:val="00613D87"/>
    <w:rsid w:val="0061454A"/>
    <w:rsid w:val="00614673"/>
    <w:rsid w:val="0061477B"/>
    <w:rsid w:val="0061567C"/>
    <w:rsid w:val="00616BA0"/>
    <w:rsid w:val="00617B50"/>
    <w:rsid w:val="0062067A"/>
    <w:rsid w:val="00620A66"/>
    <w:rsid w:val="0062151D"/>
    <w:rsid w:val="006215F9"/>
    <w:rsid w:val="00621CDC"/>
    <w:rsid w:val="00622E70"/>
    <w:rsid w:val="0062303D"/>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9E1"/>
    <w:rsid w:val="00644BAB"/>
    <w:rsid w:val="006450C4"/>
    <w:rsid w:val="00645756"/>
    <w:rsid w:val="006458A0"/>
    <w:rsid w:val="00646481"/>
    <w:rsid w:val="00646590"/>
    <w:rsid w:val="006479E4"/>
    <w:rsid w:val="00647E97"/>
    <w:rsid w:val="00647EE2"/>
    <w:rsid w:val="0065125D"/>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405C"/>
    <w:rsid w:val="006640A7"/>
    <w:rsid w:val="00664230"/>
    <w:rsid w:val="00666AB7"/>
    <w:rsid w:val="00666B68"/>
    <w:rsid w:val="00666E0B"/>
    <w:rsid w:val="006670DE"/>
    <w:rsid w:val="006679BD"/>
    <w:rsid w:val="00667C3D"/>
    <w:rsid w:val="00670DDE"/>
    <w:rsid w:val="00671706"/>
    <w:rsid w:val="0067299E"/>
    <w:rsid w:val="0067326C"/>
    <w:rsid w:val="00673C6F"/>
    <w:rsid w:val="00675BE7"/>
    <w:rsid w:val="00675D6E"/>
    <w:rsid w:val="00675FC7"/>
    <w:rsid w:val="006771BD"/>
    <w:rsid w:val="006772B2"/>
    <w:rsid w:val="00677A26"/>
    <w:rsid w:val="00677F68"/>
    <w:rsid w:val="00680710"/>
    <w:rsid w:val="00680A8D"/>
    <w:rsid w:val="006811B7"/>
    <w:rsid w:val="006829EA"/>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39AE"/>
    <w:rsid w:val="006A40D4"/>
    <w:rsid w:val="006A4B1D"/>
    <w:rsid w:val="006A5809"/>
    <w:rsid w:val="006A683B"/>
    <w:rsid w:val="006A7973"/>
    <w:rsid w:val="006A7C51"/>
    <w:rsid w:val="006B1A10"/>
    <w:rsid w:val="006B2185"/>
    <w:rsid w:val="006B2302"/>
    <w:rsid w:val="006B32D9"/>
    <w:rsid w:val="006B3B37"/>
    <w:rsid w:val="006B5C5C"/>
    <w:rsid w:val="006B63E0"/>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0C74"/>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741"/>
    <w:rsid w:val="006F2F4F"/>
    <w:rsid w:val="006F4DEF"/>
    <w:rsid w:val="006F4EAF"/>
    <w:rsid w:val="006F4F9C"/>
    <w:rsid w:val="006F541E"/>
    <w:rsid w:val="006F5C4F"/>
    <w:rsid w:val="006F620B"/>
    <w:rsid w:val="006F661A"/>
    <w:rsid w:val="006F7E9D"/>
    <w:rsid w:val="00700089"/>
    <w:rsid w:val="0070137C"/>
    <w:rsid w:val="00702385"/>
    <w:rsid w:val="00702561"/>
    <w:rsid w:val="00703284"/>
    <w:rsid w:val="007041BB"/>
    <w:rsid w:val="0070509C"/>
    <w:rsid w:val="007056B4"/>
    <w:rsid w:val="00706171"/>
    <w:rsid w:val="00706773"/>
    <w:rsid w:val="00710403"/>
    <w:rsid w:val="00710C7C"/>
    <w:rsid w:val="007115DD"/>
    <w:rsid w:val="00711609"/>
    <w:rsid w:val="007120B9"/>
    <w:rsid w:val="007129D6"/>
    <w:rsid w:val="007138AF"/>
    <w:rsid w:val="0071486B"/>
    <w:rsid w:val="00714FF1"/>
    <w:rsid w:val="00715F72"/>
    <w:rsid w:val="00716FED"/>
    <w:rsid w:val="0071746A"/>
    <w:rsid w:val="00721ADF"/>
    <w:rsid w:val="00723160"/>
    <w:rsid w:val="00723973"/>
    <w:rsid w:val="00723A7E"/>
    <w:rsid w:val="00724DF3"/>
    <w:rsid w:val="0072581F"/>
    <w:rsid w:val="00725C8A"/>
    <w:rsid w:val="00725EF6"/>
    <w:rsid w:val="00726C30"/>
    <w:rsid w:val="00726F77"/>
    <w:rsid w:val="007272BF"/>
    <w:rsid w:val="007277D5"/>
    <w:rsid w:val="00727A4C"/>
    <w:rsid w:val="00730496"/>
    <w:rsid w:val="00730841"/>
    <w:rsid w:val="00730DA5"/>
    <w:rsid w:val="00731107"/>
    <w:rsid w:val="007313E5"/>
    <w:rsid w:val="007315C9"/>
    <w:rsid w:val="007320E0"/>
    <w:rsid w:val="00732462"/>
    <w:rsid w:val="00732BE3"/>
    <w:rsid w:val="00734744"/>
    <w:rsid w:val="00734892"/>
    <w:rsid w:val="007359A6"/>
    <w:rsid w:val="00735B3A"/>
    <w:rsid w:val="0073661B"/>
    <w:rsid w:val="0073715F"/>
    <w:rsid w:val="0073729A"/>
    <w:rsid w:val="007372D6"/>
    <w:rsid w:val="00740BF5"/>
    <w:rsid w:val="00740F0D"/>
    <w:rsid w:val="007419E5"/>
    <w:rsid w:val="00741C13"/>
    <w:rsid w:val="00741DDF"/>
    <w:rsid w:val="00743436"/>
    <w:rsid w:val="0074387F"/>
    <w:rsid w:val="00743BEB"/>
    <w:rsid w:val="00745804"/>
    <w:rsid w:val="00745A35"/>
    <w:rsid w:val="00745CFD"/>
    <w:rsid w:val="00745DB7"/>
    <w:rsid w:val="00747A4A"/>
    <w:rsid w:val="007506A0"/>
    <w:rsid w:val="00751320"/>
    <w:rsid w:val="00751728"/>
    <w:rsid w:val="0075298F"/>
    <w:rsid w:val="007529FA"/>
    <w:rsid w:val="00752B2D"/>
    <w:rsid w:val="00753CB1"/>
    <w:rsid w:val="007548F1"/>
    <w:rsid w:val="00754BA3"/>
    <w:rsid w:val="00754C93"/>
    <w:rsid w:val="007550D4"/>
    <w:rsid w:val="00755B64"/>
    <w:rsid w:val="00756F43"/>
    <w:rsid w:val="00757622"/>
    <w:rsid w:val="00757CFD"/>
    <w:rsid w:val="007603E0"/>
    <w:rsid w:val="0076079F"/>
    <w:rsid w:val="0076166C"/>
    <w:rsid w:val="00761BA2"/>
    <w:rsid w:val="00761F01"/>
    <w:rsid w:val="00762CAA"/>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3E5"/>
    <w:rsid w:val="007706EE"/>
    <w:rsid w:val="007708F8"/>
    <w:rsid w:val="007710E2"/>
    <w:rsid w:val="007713A0"/>
    <w:rsid w:val="00771825"/>
    <w:rsid w:val="00771C0B"/>
    <w:rsid w:val="00771D45"/>
    <w:rsid w:val="007725D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6D"/>
    <w:rsid w:val="00795C04"/>
    <w:rsid w:val="007961CF"/>
    <w:rsid w:val="00797BAE"/>
    <w:rsid w:val="00797C6B"/>
    <w:rsid w:val="007A126A"/>
    <w:rsid w:val="007A1288"/>
    <w:rsid w:val="007A160E"/>
    <w:rsid w:val="007A2821"/>
    <w:rsid w:val="007A2A3C"/>
    <w:rsid w:val="007A32F5"/>
    <w:rsid w:val="007A37AC"/>
    <w:rsid w:val="007A37D0"/>
    <w:rsid w:val="007A3DD9"/>
    <w:rsid w:val="007A466D"/>
    <w:rsid w:val="007A48F6"/>
    <w:rsid w:val="007A522F"/>
    <w:rsid w:val="007A58A6"/>
    <w:rsid w:val="007A6187"/>
    <w:rsid w:val="007A6387"/>
    <w:rsid w:val="007A640B"/>
    <w:rsid w:val="007A7E12"/>
    <w:rsid w:val="007B0DEC"/>
    <w:rsid w:val="007B129F"/>
    <w:rsid w:val="007B14E7"/>
    <w:rsid w:val="007B1539"/>
    <w:rsid w:val="007B1554"/>
    <w:rsid w:val="007B1A28"/>
    <w:rsid w:val="007B1B31"/>
    <w:rsid w:val="007B25A9"/>
    <w:rsid w:val="007B2EC8"/>
    <w:rsid w:val="007B3DF7"/>
    <w:rsid w:val="007B442E"/>
    <w:rsid w:val="007B5013"/>
    <w:rsid w:val="007B618A"/>
    <w:rsid w:val="007B6960"/>
    <w:rsid w:val="007B75D3"/>
    <w:rsid w:val="007C0A06"/>
    <w:rsid w:val="007C0CE2"/>
    <w:rsid w:val="007C13DF"/>
    <w:rsid w:val="007C13F3"/>
    <w:rsid w:val="007C316F"/>
    <w:rsid w:val="007C45F9"/>
    <w:rsid w:val="007C4941"/>
    <w:rsid w:val="007C7368"/>
    <w:rsid w:val="007C78CC"/>
    <w:rsid w:val="007D09C6"/>
    <w:rsid w:val="007D15AD"/>
    <w:rsid w:val="007D1C93"/>
    <w:rsid w:val="007D1D3A"/>
    <w:rsid w:val="007D1EB3"/>
    <w:rsid w:val="007D4811"/>
    <w:rsid w:val="007D4A3E"/>
    <w:rsid w:val="007D5F39"/>
    <w:rsid w:val="007D6039"/>
    <w:rsid w:val="007D6485"/>
    <w:rsid w:val="007D66C8"/>
    <w:rsid w:val="007D6E3B"/>
    <w:rsid w:val="007D6FAB"/>
    <w:rsid w:val="007D72E3"/>
    <w:rsid w:val="007D79CE"/>
    <w:rsid w:val="007D7ACD"/>
    <w:rsid w:val="007E022D"/>
    <w:rsid w:val="007E0527"/>
    <w:rsid w:val="007E0CB4"/>
    <w:rsid w:val="007E21D9"/>
    <w:rsid w:val="007E2A1F"/>
    <w:rsid w:val="007E33A1"/>
    <w:rsid w:val="007E360B"/>
    <w:rsid w:val="007E4EA3"/>
    <w:rsid w:val="007E5E68"/>
    <w:rsid w:val="007E68DF"/>
    <w:rsid w:val="007E6CF0"/>
    <w:rsid w:val="007E790C"/>
    <w:rsid w:val="007E7E60"/>
    <w:rsid w:val="007E7EDC"/>
    <w:rsid w:val="007F0114"/>
    <w:rsid w:val="007F0344"/>
    <w:rsid w:val="007F0389"/>
    <w:rsid w:val="007F03C8"/>
    <w:rsid w:val="007F0728"/>
    <w:rsid w:val="007F0C43"/>
    <w:rsid w:val="007F15A5"/>
    <w:rsid w:val="007F1C58"/>
    <w:rsid w:val="007F2986"/>
    <w:rsid w:val="007F2EF1"/>
    <w:rsid w:val="007F30FD"/>
    <w:rsid w:val="007F31E4"/>
    <w:rsid w:val="007F3238"/>
    <w:rsid w:val="007F32C3"/>
    <w:rsid w:val="007F4047"/>
    <w:rsid w:val="007F4DA0"/>
    <w:rsid w:val="007F53A5"/>
    <w:rsid w:val="007F6208"/>
    <w:rsid w:val="007F6ECB"/>
    <w:rsid w:val="007F720A"/>
    <w:rsid w:val="007F7FE1"/>
    <w:rsid w:val="00800406"/>
    <w:rsid w:val="0080080E"/>
    <w:rsid w:val="00800C4C"/>
    <w:rsid w:val="00801375"/>
    <w:rsid w:val="00801501"/>
    <w:rsid w:val="00801523"/>
    <w:rsid w:val="00801FA2"/>
    <w:rsid w:val="0080232E"/>
    <w:rsid w:val="008040E9"/>
    <w:rsid w:val="008047DE"/>
    <w:rsid w:val="008048AB"/>
    <w:rsid w:val="008048FE"/>
    <w:rsid w:val="00805F8E"/>
    <w:rsid w:val="00806147"/>
    <w:rsid w:val="00806CD7"/>
    <w:rsid w:val="00807DD6"/>
    <w:rsid w:val="008115BF"/>
    <w:rsid w:val="008121C0"/>
    <w:rsid w:val="00812C5C"/>
    <w:rsid w:val="0081351D"/>
    <w:rsid w:val="008148DF"/>
    <w:rsid w:val="00816137"/>
    <w:rsid w:val="00816631"/>
    <w:rsid w:val="00816E79"/>
    <w:rsid w:val="00817462"/>
    <w:rsid w:val="00817491"/>
    <w:rsid w:val="008177C7"/>
    <w:rsid w:val="00820460"/>
    <w:rsid w:val="00820DDB"/>
    <w:rsid w:val="00820F2C"/>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6912"/>
    <w:rsid w:val="00860BC6"/>
    <w:rsid w:val="00860C47"/>
    <w:rsid w:val="00861321"/>
    <w:rsid w:val="0086277C"/>
    <w:rsid w:val="0086410E"/>
    <w:rsid w:val="008642B4"/>
    <w:rsid w:val="00864324"/>
    <w:rsid w:val="008645AE"/>
    <w:rsid w:val="00864B03"/>
    <w:rsid w:val="00864E28"/>
    <w:rsid w:val="00864F91"/>
    <w:rsid w:val="00865593"/>
    <w:rsid w:val="00865B54"/>
    <w:rsid w:val="008673DA"/>
    <w:rsid w:val="008674AD"/>
    <w:rsid w:val="0086789C"/>
    <w:rsid w:val="00867E18"/>
    <w:rsid w:val="00870374"/>
    <w:rsid w:val="00870F28"/>
    <w:rsid w:val="008713AC"/>
    <w:rsid w:val="008715DA"/>
    <w:rsid w:val="0087233E"/>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930"/>
    <w:rsid w:val="00886EF9"/>
    <w:rsid w:val="0089095B"/>
    <w:rsid w:val="00891217"/>
    <w:rsid w:val="0089177A"/>
    <w:rsid w:val="008917DB"/>
    <w:rsid w:val="00893553"/>
    <w:rsid w:val="00894BE1"/>
    <w:rsid w:val="00894CF9"/>
    <w:rsid w:val="00896234"/>
    <w:rsid w:val="00896501"/>
    <w:rsid w:val="00896E64"/>
    <w:rsid w:val="00897A1F"/>
    <w:rsid w:val="00897CB3"/>
    <w:rsid w:val="008A4A89"/>
    <w:rsid w:val="008A5748"/>
    <w:rsid w:val="008A64D9"/>
    <w:rsid w:val="008A67EC"/>
    <w:rsid w:val="008A693E"/>
    <w:rsid w:val="008A6CBF"/>
    <w:rsid w:val="008A7C05"/>
    <w:rsid w:val="008B0B2A"/>
    <w:rsid w:val="008B3620"/>
    <w:rsid w:val="008B36A9"/>
    <w:rsid w:val="008B4602"/>
    <w:rsid w:val="008B5691"/>
    <w:rsid w:val="008B57BE"/>
    <w:rsid w:val="008B5AC2"/>
    <w:rsid w:val="008B6380"/>
    <w:rsid w:val="008B74A8"/>
    <w:rsid w:val="008C0596"/>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1137"/>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5E34"/>
    <w:rsid w:val="008F62C1"/>
    <w:rsid w:val="008F6A60"/>
    <w:rsid w:val="008F6F7F"/>
    <w:rsid w:val="008F7174"/>
    <w:rsid w:val="008F756B"/>
    <w:rsid w:val="00903C70"/>
    <w:rsid w:val="00904629"/>
    <w:rsid w:val="00905204"/>
    <w:rsid w:val="0090768A"/>
    <w:rsid w:val="00907E7E"/>
    <w:rsid w:val="009102D9"/>
    <w:rsid w:val="00911724"/>
    <w:rsid w:val="00911B98"/>
    <w:rsid w:val="00911EDD"/>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3C5"/>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552E"/>
    <w:rsid w:val="00936ACF"/>
    <w:rsid w:val="00937164"/>
    <w:rsid w:val="0094026F"/>
    <w:rsid w:val="0094076F"/>
    <w:rsid w:val="00940FEF"/>
    <w:rsid w:val="009414EB"/>
    <w:rsid w:val="009419C5"/>
    <w:rsid w:val="0094345D"/>
    <w:rsid w:val="009435E2"/>
    <w:rsid w:val="0094399A"/>
    <w:rsid w:val="00944307"/>
    <w:rsid w:val="009444AD"/>
    <w:rsid w:val="0094565F"/>
    <w:rsid w:val="009459F7"/>
    <w:rsid w:val="00945F97"/>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7E9"/>
    <w:rsid w:val="00956AAE"/>
    <w:rsid w:val="009573D4"/>
    <w:rsid w:val="009600CB"/>
    <w:rsid w:val="009604F8"/>
    <w:rsid w:val="00961105"/>
    <w:rsid w:val="00961661"/>
    <w:rsid w:val="00961C41"/>
    <w:rsid w:val="009627E3"/>
    <w:rsid w:val="00962FA3"/>
    <w:rsid w:val="009641B4"/>
    <w:rsid w:val="00964599"/>
    <w:rsid w:val="009655E2"/>
    <w:rsid w:val="009657D8"/>
    <w:rsid w:val="00965D0B"/>
    <w:rsid w:val="009660D5"/>
    <w:rsid w:val="00966E8F"/>
    <w:rsid w:val="00966F65"/>
    <w:rsid w:val="00967987"/>
    <w:rsid w:val="00967DC8"/>
    <w:rsid w:val="00970014"/>
    <w:rsid w:val="00970447"/>
    <w:rsid w:val="00971185"/>
    <w:rsid w:val="00971D63"/>
    <w:rsid w:val="0097297D"/>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6175"/>
    <w:rsid w:val="0098717D"/>
    <w:rsid w:val="0098739D"/>
    <w:rsid w:val="00987CD7"/>
    <w:rsid w:val="0099072E"/>
    <w:rsid w:val="00990736"/>
    <w:rsid w:val="009925A6"/>
    <w:rsid w:val="009928F8"/>
    <w:rsid w:val="009930D4"/>
    <w:rsid w:val="0099348E"/>
    <w:rsid w:val="009945ED"/>
    <w:rsid w:val="00994B26"/>
    <w:rsid w:val="00995283"/>
    <w:rsid w:val="009958F8"/>
    <w:rsid w:val="00995A1C"/>
    <w:rsid w:val="00995C06"/>
    <w:rsid w:val="00995DE6"/>
    <w:rsid w:val="00996FFB"/>
    <w:rsid w:val="00997583"/>
    <w:rsid w:val="00997817"/>
    <w:rsid w:val="009A06D3"/>
    <w:rsid w:val="009A0CC3"/>
    <w:rsid w:val="009A0EFC"/>
    <w:rsid w:val="009A2752"/>
    <w:rsid w:val="009A2F59"/>
    <w:rsid w:val="009A39ED"/>
    <w:rsid w:val="009A3A9E"/>
    <w:rsid w:val="009A4496"/>
    <w:rsid w:val="009A4D6A"/>
    <w:rsid w:val="009A511E"/>
    <w:rsid w:val="009A60A7"/>
    <w:rsid w:val="009A65F1"/>
    <w:rsid w:val="009A6DCF"/>
    <w:rsid w:val="009A718B"/>
    <w:rsid w:val="009A7E53"/>
    <w:rsid w:val="009B125C"/>
    <w:rsid w:val="009B179D"/>
    <w:rsid w:val="009B1D0C"/>
    <w:rsid w:val="009B2151"/>
    <w:rsid w:val="009B3656"/>
    <w:rsid w:val="009B4B09"/>
    <w:rsid w:val="009B563D"/>
    <w:rsid w:val="009B5BFC"/>
    <w:rsid w:val="009B6859"/>
    <w:rsid w:val="009B6B35"/>
    <w:rsid w:val="009B6BB4"/>
    <w:rsid w:val="009B7F18"/>
    <w:rsid w:val="009C0694"/>
    <w:rsid w:val="009C0AF1"/>
    <w:rsid w:val="009C19D5"/>
    <w:rsid w:val="009C1B9D"/>
    <w:rsid w:val="009C28AE"/>
    <w:rsid w:val="009C2B80"/>
    <w:rsid w:val="009C334E"/>
    <w:rsid w:val="009C3632"/>
    <w:rsid w:val="009C3A91"/>
    <w:rsid w:val="009C3D2F"/>
    <w:rsid w:val="009C477B"/>
    <w:rsid w:val="009C47F6"/>
    <w:rsid w:val="009C515B"/>
    <w:rsid w:val="009C5FA5"/>
    <w:rsid w:val="009C606E"/>
    <w:rsid w:val="009C6D63"/>
    <w:rsid w:val="009C7770"/>
    <w:rsid w:val="009C7BD3"/>
    <w:rsid w:val="009D19B0"/>
    <w:rsid w:val="009D3042"/>
    <w:rsid w:val="009D3DBE"/>
    <w:rsid w:val="009D3FE2"/>
    <w:rsid w:val="009D4641"/>
    <w:rsid w:val="009D4BCD"/>
    <w:rsid w:val="009D4C56"/>
    <w:rsid w:val="009D54C4"/>
    <w:rsid w:val="009D5547"/>
    <w:rsid w:val="009D68CE"/>
    <w:rsid w:val="009D6A13"/>
    <w:rsid w:val="009D6C0C"/>
    <w:rsid w:val="009D7100"/>
    <w:rsid w:val="009D72D9"/>
    <w:rsid w:val="009D778A"/>
    <w:rsid w:val="009D77D1"/>
    <w:rsid w:val="009D78F1"/>
    <w:rsid w:val="009D7ADA"/>
    <w:rsid w:val="009E0639"/>
    <w:rsid w:val="009E12AF"/>
    <w:rsid w:val="009E1EF0"/>
    <w:rsid w:val="009E422B"/>
    <w:rsid w:val="009E52C0"/>
    <w:rsid w:val="009E531C"/>
    <w:rsid w:val="009E55F3"/>
    <w:rsid w:val="009E6E0D"/>
    <w:rsid w:val="009E7BE2"/>
    <w:rsid w:val="009E7DB0"/>
    <w:rsid w:val="009F0BDA"/>
    <w:rsid w:val="009F1432"/>
    <w:rsid w:val="009F1EF4"/>
    <w:rsid w:val="009F3F0C"/>
    <w:rsid w:val="009F4807"/>
    <w:rsid w:val="009F4BCD"/>
    <w:rsid w:val="009F5A7F"/>
    <w:rsid w:val="009F60B5"/>
    <w:rsid w:val="009F6920"/>
    <w:rsid w:val="009F7047"/>
    <w:rsid w:val="009F72BE"/>
    <w:rsid w:val="009F7509"/>
    <w:rsid w:val="00A015B9"/>
    <w:rsid w:val="00A016E7"/>
    <w:rsid w:val="00A01860"/>
    <w:rsid w:val="00A023FD"/>
    <w:rsid w:val="00A03624"/>
    <w:rsid w:val="00A039FA"/>
    <w:rsid w:val="00A03F20"/>
    <w:rsid w:val="00A0474F"/>
    <w:rsid w:val="00A0478D"/>
    <w:rsid w:val="00A04EEF"/>
    <w:rsid w:val="00A051D7"/>
    <w:rsid w:val="00A05318"/>
    <w:rsid w:val="00A05AA0"/>
    <w:rsid w:val="00A05C39"/>
    <w:rsid w:val="00A07AED"/>
    <w:rsid w:val="00A10735"/>
    <w:rsid w:val="00A10A34"/>
    <w:rsid w:val="00A11373"/>
    <w:rsid w:val="00A11EF7"/>
    <w:rsid w:val="00A1312E"/>
    <w:rsid w:val="00A1373F"/>
    <w:rsid w:val="00A14F42"/>
    <w:rsid w:val="00A1543A"/>
    <w:rsid w:val="00A1557C"/>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76D"/>
    <w:rsid w:val="00A318ED"/>
    <w:rsid w:val="00A31A06"/>
    <w:rsid w:val="00A326C1"/>
    <w:rsid w:val="00A345F8"/>
    <w:rsid w:val="00A358A8"/>
    <w:rsid w:val="00A35DE2"/>
    <w:rsid w:val="00A36224"/>
    <w:rsid w:val="00A365F4"/>
    <w:rsid w:val="00A37E4C"/>
    <w:rsid w:val="00A40709"/>
    <w:rsid w:val="00A40807"/>
    <w:rsid w:val="00A40A7C"/>
    <w:rsid w:val="00A40D89"/>
    <w:rsid w:val="00A41E58"/>
    <w:rsid w:val="00A4259C"/>
    <w:rsid w:val="00A42C29"/>
    <w:rsid w:val="00A43253"/>
    <w:rsid w:val="00A43318"/>
    <w:rsid w:val="00A4349C"/>
    <w:rsid w:val="00A439AB"/>
    <w:rsid w:val="00A43F81"/>
    <w:rsid w:val="00A4402D"/>
    <w:rsid w:val="00A466BA"/>
    <w:rsid w:val="00A46B03"/>
    <w:rsid w:val="00A46CC9"/>
    <w:rsid w:val="00A46F3C"/>
    <w:rsid w:val="00A47333"/>
    <w:rsid w:val="00A47AA7"/>
    <w:rsid w:val="00A47B3A"/>
    <w:rsid w:val="00A50211"/>
    <w:rsid w:val="00A518CF"/>
    <w:rsid w:val="00A533D1"/>
    <w:rsid w:val="00A53688"/>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969"/>
    <w:rsid w:val="00A63A93"/>
    <w:rsid w:val="00A6422E"/>
    <w:rsid w:val="00A65202"/>
    <w:rsid w:val="00A65AE5"/>
    <w:rsid w:val="00A65B9F"/>
    <w:rsid w:val="00A6681C"/>
    <w:rsid w:val="00A67377"/>
    <w:rsid w:val="00A67D1C"/>
    <w:rsid w:val="00A67E83"/>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972"/>
    <w:rsid w:val="00A811CD"/>
    <w:rsid w:val="00A81AA7"/>
    <w:rsid w:val="00A82E25"/>
    <w:rsid w:val="00A83402"/>
    <w:rsid w:val="00A83E42"/>
    <w:rsid w:val="00A8457F"/>
    <w:rsid w:val="00A861DF"/>
    <w:rsid w:val="00A862C9"/>
    <w:rsid w:val="00A8657F"/>
    <w:rsid w:val="00A87725"/>
    <w:rsid w:val="00A87AD1"/>
    <w:rsid w:val="00A87B8D"/>
    <w:rsid w:val="00A87BC0"/>
    <w:rsid w:val="00A90256"/>
    <w:rsid w:val="00A906DA"/>
    <w:rsid w:val="00A90CF2"/>
    <w:rsid w:val="00A90D41"/>
    <w:rsid w:val="00A91421"/>
    <w:rsid w:val="00A91CB8"/>
    <w:rsid w:val="00A92203"/>
    <w:rsid w:val="00A92DA0"/>
    <w:rsid w:val="00A9486C"/>
    <w:rsid w:val="00A95141"/>
    <w:rsid w:val="00A956DD"/>
    <w:rsid w:val="00A9646E"/>
    <w:rsid w:val="00A96C57"/>
    <w:rsid w:val="00A97484"/>
    <w:rsid w:val="00A97B8B"/>
    <w:rsid w:val="00AA0823"/>
    <w:rsid w:val="00AA1BCE"/>
    <w:rsid w:val="00AA2896"/>
    <w:rsid w:val="00AA2BD3"/>
    <w:rsid w:val="00AA2E31"/>
    <w:rsid w:val="00AA324E"/>
    <w:rsid w:val="00AA33BF"/>
    <w:rsid w:val="00AA3BAC"/>
    <w:rsid w:val="00AA5400"/>
    <w:rsid w:val="00AA5C08"/>
    <w:rsid w:val="00AA5E73"/>
    <w:rsid w:val="00AA67F6"/>
    <w:rsid w:val="00AB0719"/>
    <w:rsid w:val="00AB1037"/>
    <w:rsid w:val="00AB1278"/>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6FA"/>
    <w:rsid w:val="00AC3740"/>
    <w:rsid w:val="00AC3BC9"/>
    <w:rsid w:val="00AC3EC7"/>
    <w:rsid w:val="00AC5C3E"/>
    <w:rsid w:val="00AC5DDE"/>
    <w:rsid w:val="00AC5F05"/>
    <w:rsid w:val="00AC7104"/>
    <w:rsid w:val="00AC7DFC"/>
    <w:rsid w:val="00AD043C"/>
    <w:rsid w:val="00AD0610"/>
    <w:rsid w:val="00AD10B4"/>
    <w:rsid w:val="00AD17AB"/>
    <w:rsid w:val="00AD19C8"/>
    <w:rsid w:val="00AD1BE9"/>
    <w:rsid w:val="00AD362C"/>
    <w:rsid w:val="00AD3B4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0B6"/>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58F5"/>
    <w:rsid w:val="00B07C87"/>
    <w:rsid w:val="00B1016F"/>
    <w:rsid w:val="00B10198"/>
    <w:rsid w:val="00B103AB"/>
    <w:rsid w:val="00B103D1"/>
    <w:rsid w:val="00B11806"/>
    <w:rsid w:val="00B141B9"/>
    <w:rsid w:val="00B142F0"/>
    <w:rsid w:val="00B14388"/>
    <w:rsid w:val="00B14F75"/>
    <w:rsid w:val="00B16670"/>
    <w:rsid w:val="00B16C65"/>
    <w:rsid w:val="00B16FDE"/>
    <w:rsid w:val="00B17BE8"/>
    <w:rsid w:val="00B20115"/>
    <w:rsid w:val="00B20671"/>
    <w:rsid w:val="00B20D5B"/>
    <w:rsid w:val="00B20EBC"/>
    <w:rsid w:val="00B213DD"/>
    <w:rsid w:val="00B22395"/>
    <w:rsid w:val="00B23460"/>
    <w:rsid w:val="00B25254"/>
    <w:rsid w:val="00B254FD"/>
    <w:rsid w:val="00B26986"/>
    <w:rsid w:val="00B26A05"/>
    <w:rsid w:val="00B277DA"/>
    <w:rsid w:val="00B2789A"/>
    <w:rsid w:val="00B2798D"/>
    <w:rsid w:val="00B305C5"/>
    <w:rsid w:val="00B310BD"/>
    <w:rsid w:val="00B316CB"/>
    <w:rsid w:val="00B319AE"/>
    <w:rsid w:val="00B3208A"/>
    <w:rsid w:val="00B341A0"/>
    <w:rsid w:val="00B34A81"/>
    <w:rsid w:val="00B350D2"/>
    <w:rsid w:val="00B36007"/>
    <w:rsid w:val="00B3709F"/>
    <w:rsid w:val="00B3748A"/>
    <w:rsid w:val="00B40BDC"/>
    <w:rsid w:val="00B40CC3"/>
    <w:rsid w:val="00B419AE"/>
    <w:rsid w:val="00B42287"/>
    <w:rsid w:val="00B425D1"/>
    <w:rsid w:val="00B4270B"/>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098"/>
    <w:rsid w:val="00B60264"/>
    <w:rsid w:val="00B6090C"/>
    <w:rsid w:val="00B60A5B"/>
    <w:rsid w:val="00B612A9"/>
    <w:rsid w:val="00B62848"/>
    <w:rsid w:val="00B62DE7"/>
    <w:rsid w:val="00B62FBF"/>
    <w:rsid w:val="00B63136"/>
    <w:rsid w:val="00B640B4"/>
    <w:rsid w:val="00B644C6"/>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5A59"/>
    <w:rsid w:val="00B75C54"/>
    <w:rsid w:val="00B76531"/>
    <w:rsid w:val="00B77559"/>
    <w:rsid w:val="00B80757"/>
    <w:rsid w:val="00B8081C"/>
    <w:rsid w:val="00B8095B"/>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139"/>
    <w:rsid w:val="00B93889"/>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4C26"/>
    <w:rsid w:val="00BA5AF8"/>
    <w:rsid w:val="00BA7138"/>
    <w:rsid w:val="00BA795F"/>
    <w:rsid w:val="00BA7CBD"/>
    <w:rsid w:val="00BB0602"/>
    <w:rsid w:val="00BB07CB"/>
    <w:rsid w:val="00BB1149"/>
    <w:rsid w:val="00BB1B50"/>
    <w:rsid w:val="00BB214D"/>
    <w:rsid w:val="00BB237A"/>
    <w:rsid w:val="00BB2C0C"/>
    <w:rsid w:val="00BB2F44"/>
    <w:rsid w:val="00BB39F5"/>
    <w:rsid w:val="00BB412D"/>
    <w:rsid w:val="00BB425B"/>
    <w:rsid w:val="00BB43E7"/>
    <w:rsid w:val="00BB4909"/>
    <w:rsid w:val="00BB4C35"/>
    <w:rsid w:val="00BB55EE"/>
    <w:rsid w:val="00BB5924"/>
    <w:rsid w:val="00BB5A96"/>
    <w:rsid w:val="00BB5F02"/>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3A03"/>
    <w:rsid w:val="00BD5855"/>
    <w:rsid w:val="00BD596B"/>
    <w:rsid w:val="00BD59E5"/>
    <w:rsid w:val="00BD5D5A"/>
    <w:rsid w:val="00BD6C03"/>
    <w:rsid w:val="00BD6F02"/>
    <w:rsid w:val="00BD7728"/>
    <w:rsid w:val="00BE0221"/>
    <w:rsid w:val="00BE08C3"/>
    <w:rsid w:val="00BE139F"/>
    <w:rsid w:val="00BE13FD"/>
    <w:rsid w:val="00BE1CF1"/>
    <w:rsid w:val="00BE4124"/>
    <w:rsid w:val="00BE50EE"/>
    <w:rsid w:val="00BE53BF"/>
    <w:rsid w:val="00BE59D4"/>
    <w:rsid w:val="00BE5ABD"/>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0808"/>
    <w:rsid w:val="00C013BE"/>
    <w:rsid w:val="00C0258F"/>
    <w:rsid w:val="00C02817"/>
    <w:rsid w:val="00C036B0"/>
    <w:rsid w:val="00C050B7"/>
    <w:rsid w:val="00C055B5"/>
    <w:rsid w:val="00C0573C"/>
    <w:rsid w:val="00C05773"/>
    <w:rsid w:val="00C061DF"/>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0FFD"/>
    <w:rsid w:val="00C21FED"/>
    <w:rsid w:val="00C22A62"/>
    <w:rsid w:val="00C23C63"/>
    <w:rsid w:val="00C24536"/>
    <w:rsid w:val="00C2458B"/>
    <w:rsid w:val="00C248CD"/>
    <w:rsid w:val="00C24C01"/>
    <w:rsid w:val="00C2541A"/>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DB1"/>
    <w:rsid w:val="00C35EA4"/>
    <w:rsid w:val="00C36561"/>
    <w:rsid w:val="00C371E8"/>
    <w:rsid w:val="00C4042A"/>
    <w:rsid w:val="00C40CBF"/>
    <w:rsid w:val="00C415FF"/>
    <w:rsid w:val="00C428FA"/>
    <w:rsid w:val="00C43599"/>
    <w:rsid w:val="00C43A6A"/>
    <w:rsid w:val="00C43CF6"/>
    <w:rsid w:val="00C43E04"/>
    <w:rsid w:val="00C44451"/>
    <w:rsid w:val="00C44EF6"/>
    <w:rsid w:val="00C45D48"/>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57DF8"/>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66C60"/>
    <w:rsid w:val="00C70E84"/>
    <w:rsid w:val="00C7140A"/>
    <w:rsid w:val="00C72671"/>
    <w:rsid w:val="00C72D48"/>
    <w:rsid w:val="00C73AAF"/>
    <w:rsid w:val="00C75D03"/>
    <w:rsid w:val="00C7601A"/>
    <w:rsid w:val="00C76D0B"/>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451E"/>
    <w:rsid w:val="00C85AD5"/>
    <w:rsid w:val="00C8625E"/>
    <w:rsid w:val="00C90656"/>
    <w:rsid w:val="00C90FB4"/>
    <w:rsid w:val="00C91DE3"/>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D88"/>
    <w:rsid w:val="00CA406E"/>
    <w:rsid w:val="00CA4E56"/>
    <w:rsid w:val="00CA51B5"/>
    <w:rsid w:val="00CA61AF"/>
    <w:rsid w:val="00CA6FBE"/>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169A"/>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4B5"/>
    <w:rsid w:val="00CD1C29"/>
    <w:rsid w:val="00CD3008"/>
    <w:rsid w:val="00CD3A53"/>
    <w:rsid w:val="00CD4F6A"/>
    <w:rsid w:val="00CD5099"/>
    <w:rsid w:val="00CD595F"/>
    <w:rsid w:val="00CD6673"/>
    <w:rsid w:val="00CD6CAA"/>
    <w:rsid w:val="00CD758F"/>
    <w:rsid w:val="00CD7932"/>
    <w:rsid w:val="00CD7CDF"/>
    <w:rsid w:val="00CE0821"/>
    <w:rsid w:val="00CE0E34"/>
    <w:rsid w:val="00CE1010"/>
    <w:rsid w:val="00CE1237"/>
    <w:rsid w:val="00CE27B2"/>
    <w:rsid w:val="00CE3F50"/>
    <w:rsid w:val="00CE4517"/>
    <w:rsid w:val="00CE53B0"/>
    <w:rsid w:val="00CE596C"/>
    <w:rsid w:val="00CE60E7"/>
    <w:rsid w:val="00CE6D4E"/>
    <w:rsid w:val="00CF0CBA"/>
    <w:rsid w:val="00CF183A"/>
    <w:rsid w:val="00CF24AC"/>
    <w:rsid w:val="00CF28C6"/>
    <w:rsid w:val="00CF2F7B"/>
    <w:rsid w:val="00CF3341"/>
    <w:rsid w:val="00CF386D"/>
    <w:rsid w:val="00CF3A25"/>
    <w:rsid w:val="00CF3E2E"/>
    <w:rsid w:val="00CF448F"/>
    <w:rsid w:val="00CF48D4"/>
    <w:rsid w:val="00CF50CA"/>
    <w:rsid w:val="00CF59B0"/>
    <w:rsid w:val="00CF6011"/>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6DD"/>
    <w:rsid w:val="00D13861"/>
    <w:rsid w:val="00D13910"/>
    <w:rsid w:val="00D13B30"/>
    <w:rsid w:val="00D13E9E"/>
    <w:rsid w:val="00D14190"/>
    <w:rsid w:val="00D15554"/>
    <w:rsid w:val="00D168D1"/>
    <w:rsid w:val="00D168FA"/>
    <w:rsid w:val="00D16F7C"/>
    <w:rsid w:val="00D177D2"/>
    <w:rsid w:val="00D17C7A"/>
    <w:rsid w:val="00D20306"/>
    <w:rsid w:val="00D22CD8"/>
    <w:rsid w:val="00D23324"/>
    <w:rsid w:val="00D23D33"/>
    <w:rsid w:val="00D248B3"/>
    <w:rsid w:val="00D24CB2"/>
    <w:rsid w:val="00D25389"/>
    <w:rsid w:val="00D2625F"/>
    <w:rsid w:val="00D27312"/>
    <w:rsid w:val="00D279BF"/>
    <w:rsid w:val="00D27CAF"/>
    <w:rsid w:val="00D27E29"/>
    <w:rsid w:val="00D313B2"/>
    <w:rsid w:val="00D31776"/>
    <w:rsid w:val="00D31905"/>
    <w:rsid w:val="00D32C2E"/>
    <w:rsid w:val="00D32E7C"/>
    <w:rsid w:val="00D333DE"/>
    <w:rsid w:val="00D33761"/>
    <w:rsid w:val="00D3399F"/>
    <w:rsid w:val="00D36EDB"/>
    <w:rsid w:val="00D36FFE"/>
    <w:rsid w:val="00D37F93"/>
    <w:rsid w:val="00D41028"/>
    <w:rsid w:val="00D41A5B"/>
    <w:rsid w:val="00D451DC"/>
    <w:rsid w:val="00D45683"/>
    <w:rsid w:val="00D468D6"/>
    <w:rsid w:val="00D478C4"/>
    <w:rsid w:val="00D47F38"/>
    <w:rsid w:val="00D503E3"/>
    <w:rsid w:val="00D506C6"/>
    <w:rsid w:val="00D50BFC"/>
    <w:rsid w:val="00D51A68"/>
    <w:rsid w:val="00D51DE9"/>
    <w:rsid w:val="00D52D02"/>
    <w:rsid w:val="00D53203"/>
    <w:rsid w:val="00D5481B"/>
    <w:rsid w:val="00D54FDD"/>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16CC"/>
    <w:rsid w:val="00D742F7"/>
    <w:rsid w:val="00D75346"/>
    <w:rsid w:val="00D758D8"/>
    <w:rsid w:val="00D75EE2"/>
    <w:rsid w:val="00D77C9A"/>
    <w:rsid w:val="00D77FEB"/>
    <w:rsid w:val="00D805BC"/>
    <w:rsid w:val="00D80949"/>
    <w:rsid w:val="00D80DE3"/>
    <w:rsid w:val="00D810EA"/>
    <w:rsid w:val="00D81F3C"/>
    <w:rsid w:val="00D832F8"/>
    <w:rsid w:val="00D8390D"/>
    <w:rsid w:val="00D83931"/>
    <w:rsid w:val="00D8459F"/>
    <w:rsid w:val="00D848FA"/>
    <w:rsid w:val="00D85BB7"/>
    <w:rsid w:val="00D867E8"/>
    <w:rsid w:val="00D86D34"/>
    <w:rsid w:val="00D870CF"/>
    <w:rsid w:val="00D87727"/>
    <w:rsid w:val="00D90380"/>
    <w:rsid w:val="00D9106A"/>
    <w:rsid w:val="00D91224"/>
    <w:rsid w:val="00D91C96"/>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A7952"/>
    <w:rsid w:val="00DB025E"/>
    <w:rsid w:val="00DB1310"/>
    <w:rsid w:val="00DB1548"/>
    <w:rsid w:val="00DB1B89"/>
    <w:rsid w:val="00DB21D6"/>
    <w:rsid w:val="00DB4A31"/>
    <w:rsid w:val="00DB58DB"/>
    <w:rsid w:val="00DB6751"/>
    <w:rsid w:val="00DB6CA0"/>
    <w:rsid w:val="00DB6D28"/>
    <w:rsid w:val="00DB6E3B"/>
    <w:rsid w:val="00DB76CD"/>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4836"/>
    <w:rsid w:val="00DD4F9B"/>
    <w:rsid w:val="00DD56D9"/>
    <w:rsid w:val="00DD5BF7"/>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00D"/>
    <w:rsid w:val="00E07968"/>
    <w:rsid w:val="00E1009B"/>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37"/>
    <w:rsid w:val="00E356C0"/>
    <w:rsid w:val="00E36C68"/>
    <w:rsid w:val="00E36CF9"/>
    <w:rsid w:val="00E36F22"/>
    <w:rsid w:val="00E408D4"/>
    <w:rsid w:val="00E412D3"/>
    <w:rsid w:val="00E420D8"/>
    <w:rsid w:val="00E42406"/>
    <w:rsid w:val="00E436D7"/>
    <w:rsid w:val="00E44330"/>
    <w:rsid w:val="00E4694E"/>
    <w:rsid w:val="00E47120"/>
    <w:rsid w:val="00E47613"/>
    <w:rsid w:val="00E50114"/>
    <w:rsid w:val="00E50D93"/>
    <w:rsid w:val="00E513AD"/>
    <w:rsid w:val="00E51648"/>
    <w:rsid w:val="00E51FAE"/>
    <w:rsid w:val="00E521B4"/>
    <w:rsid w:val="00E524F6"/>
    <w:rsid w:val="00E52CBE"/>
    <w:rsid w:val="00E5381C"/>
    <w:rsid w:val="00E54442"/>
    <w:rsid w:val="00E54705"/>
    <w:rsid w:val="00E55139"/>
    <w:rsid w:val="00E56C98"/>
    <w:rsid w:val="00E56F13"/>
    <w:rsid w:val="00E56F74"/>
    <w:rsid w:val="00E608D5"/>
    <w:rsid w:val="00E617FC"/>
    <w:rsid w:val="00E618BB"/>
    <w:rsid w:val="00E620A2"/>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2F7"/>
    <w:rsid w:val="00E71456"/>
    <w:rsid w:val="00E722DD"/>
    <w:rsid w:val="00E735C9"/>
    <w:rsid w:val="00E738B8"/>
    <w:rsid w:val="00E738C8"/>
    <w:rsid w:val="00E743F3"/>
    <w:rsid w:val="00E75773"/>
    <w:rsid w:val="00E76083"/>
    <w:rsid w:val="00E76C78"/>
    <w:rsid w:val="00E77B24"/>
    <w:rsid w:val="00E80253"/>
    <w:rsid w:val="00E80D73"/>
    <w:rsid w:val="00E810C0"/>
    <w:rsid w:val="00E822D6"/>
    <w:rsid w:val="00E8270C"/>
    <w:rsid w:val="00E829E0"/>
    <w:rsid w:val="00E82D8C"/>
    <w:rsid w:val="00E83AB1"/>
    <w:rsid w:val="00E8542A"/>
    <w:rsid w:val="00E861E2"/>
    <w:rsid w:val="00E86465"/>
    <w:rsid w:val="00E864E5"/>
    <w:rsid w:val="00E87216"/>
    <w:rsid w:val="00E90ADE"/>
    <w:rsid w:val="00E9171F"/>
    <w:rsid w:val="00E92116"/>
    <w:rsid w:val="00E92190"/>
    <w:rsid w:val="00E928FD"/>
    <w:rsid w:val="00E933FB"/>
    <w:rsid w:val="00E93622"/>
    <w:rsid w:val="00E937F9"/>
    <w:rsid w:val="00E93A39"/>
    <w:rsid w:val="00E95007"/>
    <w:rsid w:val="00E9609C"/>
    <w:rsid w:val="00E961D6"/>
    <w:rsid w:val="00E9645E"/>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84A"/>
    <w:rsid w:val="00ED0CE3"/>
    <w:rsid w:val="00ED0ECB"/>
    <w:rsid w:val="00ED1518"/>
    <w:rsid w:val="00ED1BA9"/>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043"/>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118"/>
    <w:rsid w:val="00F004B0"/>
    <w:rsid w:val="00F0081F"/>
    <w:rsid w:val="00F0130D"/>
    <w:rsid w:val="00F022C2"/>
    <w:rsid w:val="00F0242D"/>
    <w:rsid w:val="00F024E2"/>
    <w:rsid w:val="00F0289C"/>
    <w:rsid w:val="00F031D5"/>
    <w:rsid w:val="00F03D77"/>
    <w:rsid w:val="00F04C61"/>
    <w:rsid w:val="00F054CD"/>
    <w:rsid w:val="00F062C7"/>
    <w:rsid w:val="00F0648F"/>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4D93"/>
    <w:rsid w:val="00F54E07"/>
    <w:rsid w:val="00F5540D"/>
    <w:rsid w:val="00F55A6D"/>
    <w:rsid w:val="00F55CBE"/>
    <w:rsid w:val="00F55E9F"/>
    <w:rsid w:val="00F569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0D71"/>
    <w:rsid w:val="00F71D9A"/>
    <w:rsid w:val="00F725B5"/>
    <w:rsid w:val="00F73223"/>
    <w:rsid w:val="00F73355"/>
    <w:rsid w:val="00F74017"/>
    <w:rsid w:val="00F74B0C"/>
    <w:rsid w:val="00F74CE6"/>
    <w:rsid w:val="00F75124"/>
    <w:rsid w:val="00F76C0C"/>
    <w:rsid w:val="00F76C45"/>
    <w:rsid w:val="00F7757A"/>
    <w:rsid w:val="00F77ED8"/>
    <w:rsid w:val="00F77FA0"/>
    <w:rsid w:val="00F8050B"/>
    <w:rsid w:val="00F8244A"/>
    <w:rsid w:val="00F83A1E"/>
    <w:rsid w:val="00F844DC"/>
    <w:rsid w:val="00F85D79"/>
    <w:rsid w:val="00F86116"/>
    <w:rsid w:val="00F864EF"/>
    <w:rsid w:val="00F87DEE"/>
    <w:rsid w:val="00F908D9"/>
    <w:rsid w:val="00F90BC9"/>
    <w:rsid w:val="00F90E6D"/>
    <w:rsid w:val="00F91977"/>
    <w:rsid w:val="00F92225"/>
    <w:rsid w:val="00F924C3"/>
    <w:rsid w:val="00F93D11"/>
    <w:rsid w:val="00F9435F"/>
    <w:rsid w:val="00F9443F"/>
    <w:rsid w:val="00F94794"/>
    <w:rsid w:val="00F94B39"/>
    <w:rsid w:val="00F94DED"/>
    <w:rsid w:val="00F95363"/>
    <w:rsid w:val="00F95957"/>
    <w:rsid w:val="00F95B97"/>
    <w:rsid w:val="00F9600C"/>
    <w:rsid w:val="00F9614B"/>
    <w:rsid w:val="00F9617F"/>
    <w:rsid w:val="00F969FB"/>
    <w:rsid w:val="00F97353"/>
    <w:rsid w:val="00FA0DE5"/>
    <w:rsid w:val="00FA101C"/>
    <w:rsid w:val="00FA13DB"/>
    <w:rsid w:val="00FA149B"/>
    <w:rsid w:val="00FA171D"/>
    <w:rsid w:val="00FA1C3A"/>
    <w:rsid w:val="00FA1CBE"/>
    <w:rsid w:val="00FA2DED"/>
    <w:rsid w:val="00FA366E"/>
    <w:rsid w:val="00FA4288"/>
    <w:rsid w:val="00FA4B8A"/>
    <w:rsid w:val="00FA506F"/>
    <w:rsid w:val="00FA539F"/>
    <w:rsid w:val="00FA64DC"/>
    <w:rsid w:val="00FA73A1"/>
    <w:rsid w:val="00FA7FE5"/>
    <w:rsid w:val="00FB01C1"/>
    <w:rsid w:val="00FB09AE"/>
    <w:rsid w:val="00FB0CA5"/>
    <w:rsid w:val="00FB124F"/>
    <w:rsid w:val="00FB144E"/>
    <w:rsid w:val="00FB15B8"/>
    <w:rsid w:val="00FB30F6"/>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C7B04"/>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E7BDE"/>
    <w:rsid w:val="00FF07A7"/>
    <w:rsid w:val="00FF0837"/>
    <w:rsid w:val="00FF1316"/>
    <w:rsid w:val="00FF17C3"/>
    <w:rsid w:val="00FF212A"/>
    <w:rsid w:val="00FF26DE"/>
    <w:rsid w:val="00FF2ABC"/>
    <w:rsid w:val="00FF2E3D"/>
    <w:rsid w:val="00FF354C"/>
    <w:rsid w:val="00FF458A"/>
    <w:rsid w:val="00FF473F"/>
    <w:rsid w:val="00FF4A42"/>
    <w:rsid w:val="00FF5686"/>
    <w:rsid w:val="00FF5D50"/>
    <w:rsid w:val="00FF5F1B"/>
    <w:rsid w:val="00FF6929"/>
    <w:rsid w:val="00FF6FA6"/>
    <w:rsid w:val="00FF7EB2"/>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8B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Balk1">
    <w:name w:val="heading 1"/>
    <w:basedOn w:val="Normal"/>
    <w:next w:val="Normal"/>
    <w:link w:val="Balk1Char"/>
    <w:uiPriority w:val="9"/>
    <w:qFormat/>
    <w:rsid w:val="002A541C"/>
    <w:pPr>
      <w:spacing w:before="120" w:after="0" w:line="216" w:lineRule="auto"/>
      <w:ind w:firstLine="284"/>
      <w:outlineLvl w:val="0"/>
    </w:pPr>
    <w:rPr>
      <w:rFonts w:ascii="Gentium Plus" w:hAnsi="Gentium Plus" w:cs="Gentium Plus"/>
      <w:b/>
      <w:bCs/>
      <w:color w:val="000000" w:themeColor="text1"/>
      <w:sz w:val="20"/>
      <w:szCs w:val="20"/>
    </w:rPr>
  </w:style>
  <w:style w:type="paragraph" w:styleId="Balk2">
    <w:name w:val="heading 2"/>
    <w:basedOn w:val="Balk1"/>
    <w:next w:val="Normal"/>
    <w:link w:val="Balk2Char"/>
    <w:uiPriority w:val="9"/>
    <w:unhideWhenUsed/>
    <w:qFormat/>
    <w:rsid w:val="002A541C"/>
    <w:pPr>
      <w:outlineLvl w:val="1"/>
    </w:pPr>
  </w:style>
  <w:style w:type="paragraph" w:styleId="Balk6">
    <w:name w:val="heading 6"/>
    <w:basedOn w:val="Normal"/>
    <w:next w:val="Normal"/>
    <w:link w:val="Balk6Char"/>
    <w:uiPriority w:val="9"/>
    <w:semiHidden/>
    <w:unhideWhenUsed/>
    <w:qFormat/>
    <w:rsid w:val="00D8390D"/>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uiPriority w:val="99"/>
    <w:unhideWhenUsed/>
    <w:rsid w:val="00C273A6"/>
    <w:rPr>
      <w:color w:val="0000FF"/>
      <w:u w:val="single"/>
    </w:rPr>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pPr>
      <w:spacing w:after="0" w:line="240" w:lineRule="auto"/>
    </w:pPr>
    <w:rPr>
      <w:rFonts w:ascii="Segoe UI" w:hAnsi="Segoe UI" w:cs="Times New Roman"/>
      <w:sz w:val="18"/>
      <w:szCs w:val="18"/>
    </w:rPr>
  </w:style>
  <w:style w:type="table" w:styleId="TabloKlavuzu">
    <w:name w:val="Table Grid"/>
    <w:basedOn w:val="NormalTablo"/>
    <w:uiPriority w:val="5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E571A"/>
    <w:pPr>
      <w:autoSpaceDE w:val="0"/>
      <w:autoSpaceDN w:val="0"/>
      <w:adjustRightInd w:val="0"/>
    </w:pPr>
    <w:rPr>
      <w:rFonts w:ascii="Bookman Old Style" w:hAnsi="Bookman Old Style" w:cs="Bookman Old Style"/>
      <w:color w:val="000000"/>
      <w:sz w:val="24"/>
      <w:szCs w:val="24"/>
      <w:lang w:eastAsia="en-US"/>
    </w:rPr>
  </w:style>
  <w:style w:type="paragraph" w:styleId="ListeParagraf">
    <w:name w:val="List Paragraph"/>
    <w:basedOn w:val="Normal"/>
    <w:uiPriority w:val="34"/>
    <w:qFormat/>
    <w:rsid w:val="00D602BF"/>
    <w:pPr>
      <w:ind w:left="720"/>
      <w:contextualSpacing/>
    </w:pPr>
  </w:style>
  <w:style w:type="paragraph" w:styleId="DipnotMetni">
    <w:name w:val="footnote text"/>
    <w:aliases w:val="Dipnot Metni Char Char Char,Dipnot Metni Char Char,Dipnot Metni Char Char Char Char Char Char,Dipnot Metni Char Char Char Char Char Char Char Char,Dipnot Metni Char Char Char Char Char Char Char Char Char Char, Char,Char Char Char,1 cm"/>
    <w:basedOn w:val="Normal"/>
    <w:link w:val="DipnotMetniChar"/>
    <w:uiPriority w:val="99"/>
    <w:unhideWhenUsed/>
    <w:qFormat/>
    <w:rsid w:val="003E1AD6"/>
    <w:pPr>
      <w:spacing w:after="0" w:line="240" w:lineRule="auto"/>
    </w:pPr>
    <w:rPr>
      <w:rFonts w:cs="Times New Roman"/>
      <w:sz w:val="20"/>
      <w:szCs w:val="20"/>
    </w:rPr>
  </w:style>
  <w:style w:type="character" w:customStyle="1" w:styleId="DipnotMetniChar">
    <w:name w:val="Dipnot Metni Char"/>
    <w:aliases w:val="Dipnot Metni Char Char Char Char,Dipnot Metni Char Char Char1,Dipnot Metni Char Char Char Char Char Char Char,Dipnot Metni Char Char Char Char Char Char Char Char Char,Dipnot Metni Char Char Char Char Char Char Char Char Char Char Char"/>
    <w:link w:val="DipnotMetni"/>
    <w:uiPriority w:val="99"/>
    <w:rsid w:val="003E1AD6"/>
    <w:rPr>
      <w:sz w:val="20"/>
      <w:szCs w:val="20"/>
    </w:rPr>
  </w:style>
  <w:style w:type="character" w:styleId="DipnotBavurusu">
    <w:name w:val="footnote reference"/>
    <w:aliases w:val="Footnote Reference1,fr,Footnotes refss"/>
    <w:uiPriority w:val="99"/>
    <w:unhideWhenUsed/>
    <w:qFormat/>
    <w:rsid w:val="003E1AD6"/>
    <w:rPr>
      <w:vertAlign w:val="superscript"/>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spacing w:after="0" w:line="240" w:lineRule="auto"/>
      <w:ind w:firstLine="284"/>
      <w:jc w:val="both"/>
    </w:pPr>
    <w:rPr>
      <w:rFonts w:ascii="Gentium Plus" w:hAnsi="Gentium Plus" w:cs="Times New Roman"/>
      <w:spacing w:val="-2"/>
      <w:sz w:val="21"/>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character" w:customStyle="1" w:styleId="apple-converted-space">
    <w:name w:val="apple-converted-space"/>
    <w:basedOn w:val="VarsaylanParagrafYazTipi"/>
    <w:rsid w:val="00072DF1"/>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basedOn w:val="VarsaylanParagrafYazTipi"/>
    <w:link w:val="Balk1"/>
    <w:uiPriority w:val="9"/>
    <w:rsid w:val="002A541C"/>
    <w:rPr>
      <w:rFonts w:ascii="Gentium Plus" w:hAnsi="Gentium Plus" w:cs="Gentium Plus"/>
      <w:b/>
      <w:bCs/>
      <w:color w:val="000000" w:themeColor="text1"/>
      <w:lang w:eastAsia="en-US"/>
    </w:rPr>
  </w:style>
  <w:style w:type="character" w:customStyle="1" w:styleId="Balk2Char">
    <w:name w:val="Başlık 2 Char"/>
    <w:basedOn w:val="VarsaylanParagrafYazTipi"/>
    <w:link w:val="Balk2"/>
    <w:uiPriority w:val="9"/>
    <w:rsid w:val="002A541C"/>
    <w:rPr>
      <w:rFonts w:ascii="Gentium Plus" w:hAnsi="Gentium Plus" w:cs="Gentium Plus"/>
      <w:b/>
      <w:bCs/>
      <w:color w:val="000000" w:themeColor="text1"/>
      <w:lang w:eastAsia="en-US"/>
    </w:rPr>
  </w:style>
  <w:style w:type="table" w:styleId="DzTablo4">
    <w:name w:val="Plain Table 4"/>
    <w:basedOn w:val="NormalTablo"/>
    <w:uiPriority w:val="44"/>
    <w:rsid w:val="009B179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zeltme">
    <w:name w:val="Revision"/>
    <w:hidden/>
    <w:uiPriority w:val="99"/>
    <w:semiHidden/>
    <w:rsid w:val="00540D12"/>
    <w:rPr>
      <w:sz w:val="22"/>
      <w:szCs w:val="22"/>
      <w:lang w:eastAsia="en-US"/>
    </w:rPr>
  </w:style>
  <w:style w:type="character" w:styleId="zmlenmeyenBahsetme">
    <w:name w:val="Unresolved Mention"/>
    <w:basedOn w:val="VarsaylanParagrafYazTipi"/>
    <w:uiPriority w:val="99"/>
    <w:semiHidden/>
    <w:unhideWhenUsed/>
    <w:rsid w:val="00FA64DC"/>
    <w:rPr>
      <w:color w:val="605E5C"/>
      <w:shd w:val="clear" w:color="auto" w:fill="E1DFDD"/>
    </w:rPr>
  </w:style>
  <w:style w:type="character" w:styleId="AklamaBavurusu">
    <w:name w:val="annotation reference"/>
    <w:basedOn w:val="VarsaylanParagrafYazTipi"/>
    <w:uiPriority w:val="99"/>
    <w:semiHidden/>
    <w:unhideWhenUsed/>
    <w:rsid w:val="006B63E0"/>
    <w:rPr>
      <w:sz w:val="16"/>
      <w:szCs w:val="16"/>
    </w:rPr>
  </w:style>
  <w:style w:type="paragraph" w:styleId="AklamaMetni">
    <w:name w:val="annotation text"/>
    <w:basedOn w:val="Normal"/>
    <w:link w:val="AklamaMetniChar"/>
    <w:uiPriority w:val="99"/>
    <w:semiHidden/>
    <w:unhideWhenUsed/>
    <w:rsid w:val="006B63E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B63E0"/>
    <w:rPr>
      <w:lang w:eastAsia="en-US"/>
    </w:rPr>
  </w:style>
  <w:style w:type="paragraph" w:styleId="AklamaKonusu">
    <w:name w:val="annotation subject"/>
    <w:basedOn w:val="AklamaMetni"/>
    <w:next w:val="AklamaMetni"/>
    <w:link w:val="AklamaKonusuChar"/>
    <w:uiPriority w:val="99"/>
    <w:semiHidden/>
    <w:unhideWhenUsed/>
    <w:rsid w:val="006B63E0"/>
    <w:rPr>
      <w:b/>
      <w:bCs/>
    </w:rPr>
  </w:style>
  <w:style w:type="character" w:customStyle="1" w:styleId="AklamaKonusuChar">
    <w:name w:val="Açıklama Konusu Char"/>
    <w:basedOn w:val="AklamaMetniChar"/>
    <w:link w:val="AklamaKonusu"/>
    <w:uiPriority w:val="99"/>
    <w:semiHidden/>
    <w:rsid w:val="006B63E0"/>
    <w:rPr>
      <w:b/>
      <w:bCs/>
      <w:lang w:eastAsia="en-US"/>
    </w:rPr>
  </w:style>
  <w:style w:type="character" w:customStyle="1" w:styleId="Balk6Char">
    <w:name w:val="Başlık 6 Char"/>
    <w:basedOn w:val="VarsaylanParagrafYazTipi"/>
    <w:link w:val="Balk6"/>
    <w:uiPriority w:val="9"/>
    <w:semiHidden/>
    <w:rsid w:val="00D8390D"/>
    <w:rPr>
      <w:rFonts w:asciiTheme="majorHAnsi" w:eastAsiaTheme="majorEastAsia" w:hAnsiTheme="majorHAnsi" w:cstheme="majorBidi"/>
      <w:color w:val="243F60" w:themeColor="accent1" w:themeShade="7F"/>
      <w:sz w:val="22"/>
      <w:szCs w:val="22"/>
      <w:lang w:eastAsia="en-US"/>
    </w:rPr>
  </w:style>
  <w:style w:type="table" w:styleId="DzTablo2">
    <w:name w:val="Plain Table 2"/>
    <w:basedOn w:val="NormalTablo"/>
    <w:uiPriority w:val="42"/>
    <w:rsid w:val="0071160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lnt">
    <w:name w:val="Quote"/>
    <w:basedOn w:val="Normal"/>
    <w:next w:val="Normal"/>
    <w:link w:val="AlntChar"/>
    <w:uiPriority w:val="29"/>
    <w:qFormat/>
    <w:rsid w:val="00A97B8B"/>
    <w:pPr>
      <w:spacing w:after="0" w:line="216" w:lineRule="auto"/>
      <w:ind w:left="567" w:right="454"/>
      <w:jc w:val="both"/>
    </w:pPr>
    <w:rPr>
      <w:rFonts w:ascii="Gentium Plus" w:hAnsi="Gentium Plus" w:cs="Gentium Plus"/>
      <w:color w:val="000000" w:themeColor="text1"/>
      <w:sz w:val="18"/>
      <w:szCs w:val="18"/>
    </w:rPr>
  </w:style>
  <w:style w:type="character" w:customStyle="1" w:styleId="AlntChar">
    <w:name w:val="Alıntı Char"/>
    <w:basedOn w:val="VarsaylanParagrafYazTipi"/>
    <w:link w:val="Alnt"/>
    <w:uiPriority w:val="29"/>
    <w:rsid w:val="00A97B8B"/>
    <w:rPr>
      <w:rFonts w:ascii="Gentium Plus" w:hAnsi="Gentium Plus" w:cs="Gentium Plus"/>
      <w:color w:val="000000" w:themeColor="tex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35515800">
      <w:bodyDiv w:val="1"/>
      <w:marLeft w:val="0"/>
      <w:marRight w:val="0"/>
      <w:marTop w:val="0"/>
      <w:marBottom w:val="0"/>
      <w:divBdr>
        <w:top w:val="none" w:sz="0" w:space="0" w:color="auto"/>
        <w:left w:val="none" w:sz="0" w:space="0" w:color="auto"/>
        <w:bottom w:val="none" w:sz="0" w:space="0" w:color="auto"/>
        <w:right w:val="none" w:sz="0" w:space="0" w:color="auto"/>
      </w:divBdr>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468788849">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1377648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707486">
      <w:bodyDiv w:val="1"/>
      <w:marLeft w:val="0"/>
      <w:marRight w:val="0"/>
      <w:marTop w:val="0"/>
      <w:marBottom w:val="0"/>
      <w:divBdr>
        <w:top w:val="none" w:sz="0" w:space="0" w:color="auto"/>
        <w:left w:val="none" w:sz="0" w:space="0" w:color="auto"/>
        <w:bottom w:val="none" w:sz="0" w:space="0" w:color="auto"/>
        <w:right w:val="none" w:sz="0" w:space="0" w:color="auto"/>
      </w:divBdr>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489057641">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108845">
      <w:bodyDiv w:val="1"/>
      <w:marLeft w:val="0"/>
      <w:marRight w:val="0"/>
      <w:marTop w:val="0"/>
      <w:marBottom w:val="0"/>
      <w:divBdr>
        <w:top w:val="none" w:sz="0" w:space="0" w:color="auto"/>
        <w:left w:val="none" w:sz="0" w:space="0" w:color="auto"/>
        <w:bottom w:val="none" w:sz="0" w:space="0" w:color="auto"/>
        <w:right w:val="none" w:sz="0" w:space="0" w:color="auto"/>
      </w:divBdr>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19414124">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58495061">
      <w:bodyDiv w:val="1"/>
      <w:marLeft w:val="0"/>
      <w:marRight w:val="0"/>
      <w:marTop w:val="0"/>
      <w:marBottom w:val="0"/>
      <w:divBdr>
        <w:top w:val="none" w:sz="0" w:space="0" w:color="auto"/>
        <w:left w:val="none" w:sz="0" w:space="0" w:color="auto"/>
        <w:bottom w:val="none" w:sz="0" w:space="0" w:color="auto"/>
        <w:right w:val="none" w:sz="0" w:space="0" w:color="auto"/>
      </w:divBdr>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568579">
      <w:bodyDiv w:val="1"/>
      <w:marLeft w:val="0"/>
      <w:marRight w:val="0"/>
      <w:marTop w:val="0"/>
      <w:marBottom w:val="0"/>
      <w:divBdr>
        <w:top w:val="none" w:sz="0" w:space="0" w:color="auto"/>
        <w:left w:val="none" w:sz="0" w:space="0" w:color="auto"/>
        <w:bottom w:val="none" w:sz="0" w:space="0" w:color="auto"/>
        <w:right w:val="none" w:sz="0" w:space="0" w:color="auto"/>
      </w:divBdr>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nadsistemi.org/guide/isnad2/akademik-yazim/5-anahtar-kelimelerin-secimi/" TargetMode="External"/><Relationship Id="rId13" Type="http://schemas.openxmlformats.org/officeDocument/2006/relationships/footer" Target="footer1.xml"/><Relationship Id="rId18" Type="http://schemas.openxmlformats.org/officeDocument/2006/relationships/hyperlink" Target="https://dergipark.org.tr/tr/pub/eskiyeni/archiv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isnadsistemi.org/" TargetMode="External"/><Relationship Id="rId2" Type="http://schemas.openxmlformats.org/officeDocument/2006/relationships/numbering" Target="numbering.xml"/><Relationship Id="rId16" Type="http://schemas.openxmlformats.org/officeDocument/2006/relationships/hyperlink" Target="https://www.isnadsistemi.org/download/isnad-fon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turkiye.un.org/tr/sdgs"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s://dergipark.org.tr/tr/download/article-file/2779097"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file:///C:\Users\ESK&#304;YEN&#304;\Desktop\dergi\49.%20say&#305;\www.dergipark.org.tr\tr\pub\eskiyeni"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42962-47B5-403A-B87F-EC6D10865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884</Words>
  <Characters>16444</Characters>
  <Application>Microsoft Office Word</Application>
  <DocSecurity>0</DocSecurity>
  <Lines>137</Lines>
  <Paragraphs>38</Paragraphs>
  <ScaleCrop>false</ScaleCrop>
  <HeadingPairs>
    <vt:vector size="2" baseType="variant">
      <vt:variant>
        <vt:lpstr>Konu Başlığı</vt:lpstr>
      </vt:variant>
      <vt:variant>
        <vt:i4>1</vt:i4>
      </vt:variant>
    </vt:vector>
  </HeadingPairs>
  <TitlesOfParts>
    <vt:vector size="1" baseType="lpstr">
      <vt:lpstr>Başörtüsü Örtmeyi Bırakan Kadınların Dinî YaşantılarındaFarklılaşan Tecrübeleri Üzerine Nitel Bir Araştırma</vt:lpstr>
    </vt:vector>
  </TitlesOfParts>
  <Manager/>
  <Company/>
  <LinksUpToDate>false</LinksUpToDate>
  <CharactersWithSpaces>19290</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şörtüsü Örtmeyi Bırakan Kadınların Dinî YaşantılarındaFarklılaşan Tecrübeleri Üzerine Nitel Bir Araştırma</dc:title>
  <dc:subject>Social Siciences</dc:subject>
  <dc:creator/>
  <cp:keywords>Eskiyeni</cp:keywords>
  <dc:description>Eskiyeni ISSN: 1306-6218 eISSN: 2636-8536</dc:description>
  <cp:lastModifiedBy/>
  <cp:revision>1</cp:revision>
  <dcterms:created xsi:type="dcterms:W3CDTF">2025-10-04T11:34:00Z</dcterms:created>
  <dcterms:modified xsi:type="dcterms:W3CDTF">2025-10-04T11:34:00Z</dcterms:modified>
  <cp:category>Article</cp:category>
  <dc:language>Türkçe</dc:language>
</cp:coreProperties>
</file>